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828E82" w14:textId="0C8F60BC" w:rsidR="009A1924" w:rsidRPr="009A1924" w:rsidRDefault="009A1924" w:rsidP="009A1924">
      <w:pPr>
        <w:ind w:left="567"/>
        <w:jc w:val="right"/>
        <w:rPr>
          <w:i/>
          <w:iCs/>
        </w:rPr>
      </w:pPr>
      <w:bookmarkStart w:id="0" w:name="_GoBack"/>
      <w:bookmarkEnd w:id="0"/>
      <w:r w:rsidRPr="009A1924">
        <w:rPr>
          <w:i/>
          <w:iCs/>
        </w:rPr>
        <w:t>Cost-effectiveness SCOOP v.</w:t>
      </w:r>
      <w:r w:rsidR="00444A23">
        <w:rPr>
          <w:i/>
          <w:iCs/>
        </w:rPr>
        <w:t>5</w:t>
      </w:r>
      <w:r w:rsidR="001F01ED">
        <w:rPr>
          <w:i/>
          <w:iCs/>
        </w:rPr>
        <w:t>.</w:t>
      </w:r>
      <w:r w:rsidR="00255A60">
        <w:rPr>
          <w:i/>
          <w:iCs/>
        </w:rPr>
        <w:t>2</w:t>
      </w:r>
    </w:p>
    <w:p w14:paraId="13A1BC2A" w14:textId="3EE9C6A1" w:rsidR="009A1924" w:rsidRPr="009A1924" w:rsidRDefault="009A1924" w:rsidP="009A1924">
      <w:pPr>
        <w:ind w:left="567"/>
        <w:jc w:val="center"/>
        <w:rPr>
          <w:b/>
          <w:bCs/>
          <w:sz w:val="28"/>
          <w:szCs w:val="28"/>
        </w:rPr>
      </w:pPr>
      <w:r w:rsidRPr="009A1924">
        <w:rPr>
          <w:b/>
          <w:bCs/>
          <w:sz w:val="28"/>
          <w:szCs w:val="28"/>
        </w:rPr>
        <w:t>Long-term cost-effectiveness of screening for fracture risk in a UK primary care setting</w:t>
      </w:r>
      <w:r w:rsidR="00D636D4">
        <w:rPr>
          <w:b/>
          <w:bCs/>
          <w:sz w:val="28"/>
          <w:szCs w:val="28"/>
        </w:rPr>
        <w:t>:</w:t>
      </w:r>
      <w:r w:rsidR="00CE1891">
        <w:rPr>
          <w:b/>
          <w:bCs/>
          <w:sz w:val="28"/>
          <w:szCs w:val="28"/>
        </w:rPr>
        <w:t xml:space="preserve"> the SCOOP study</w:t>
      </w:r>
    </w:p>
    <w:p w14:paraId="3EBC4DCE" w14:textId="23D9E642" w:rsidR="009A1924" w:rsidRPr="001F240F" w:rsidRDefault="009A1924" w:rsidP="00041FCB">
      <w:pPr>
        <w:spacing w:line="276" w:lineRule="auto"/>
        <w:ind w:left="567"/>
      </w:pPr>
      <w:r w:rsidRPr="00BD2D2C">
        <w:t>E Söreskog</w:t>
      </w:r>
      <w:r w:rsidRPr="00BD2D2C">
        <w:rPr>
          <w:vertAlign w:val="superscript"/>
        </w:rPr>
        <w:t>1</w:t>
      </w:r>
      <w:bookmarkStart w:id="1" w:name="_Hlk11852571"/>
      <w:r w:rsidR="000F3CC4" w:rsidRPr="00BD2D2C">
        <w:rPr>
          <w:vertAlign w:val="superscript"/>
        </w:rPr>
        <w:t xml:space="preserve"> </w:t>
      </w:r>
      <w:r w:rsidR="000263F3" w:rsidRPr="00BD2D2C">
        <w:rPr>
          <w:rFonts w:cstheme="minorHAnsi"/>
        </w:rPr>
        <w:t>∙</w:t>
      </w:r>
      <w:bookmarkEnd w:id="1"/>
      <w:r w:rsidR="002852B8">
        <w:rPr>
          <w:rFonts w:cstheme="minorHAnsi"/>
        </w:rPr>
        <w:t xml:space="preserve"> </w:t>
      </w:r>
      <w:r w:rsidRPr="00BD2D2C">
        <w:t>F Borgström</w:t>
      </w:r>
      <w:r w:rsidRPr="00BD2D2C">
        <w:rPr>
          <w:vertAlign w:val="superscript"/>
        </w:rPr>
        <w:t>1,2</w:t>
      </w:r>
      <w:r w:rsidR="009B3FDB" w:rsidRPr="00BD2D2C">
        <w:t xml:space="preserve"> </w:t>
      </w:r>
      <w:bookmarkStart w:id="2" w:name="_Hlk20792311"/>
      <w:r w:rsidR="009B3FDB" w:rsidRPr="00BD2D2C">
        <w:t>∙</w:t>
      </w:r>
      <w:r w:rsidR="00904A33" w:rsidRPr="00BD2D2C">
        <w:t xml:space="preserve"> </w:t>
      </w:r>
      <w:r w:rsidRPr="00BD2D2C">
        <w:t>L Shepstone</w:t>
      </w:r>
      <w:r w:rsidR="007F3080" w:rsidRPr="00BD2D2C">
        <w:rPr>
          <w:vertAlign w:val="superscript"/>
        </w:rPr>
        <w:t>3</w:t>
      </w:r>
      <w:r w:rsidR="000F3CC4" w:rsidRPr="00BD2D2C">
        <w:rPr>
          <w:vertAlign w:val="superscript"/>
        </w:rPr>
        <w:t xml:space="preserve"> </w:t>
      </w:r>
      <w:bookmarkEnd w:id="2"/>
      <w:r w:rsidR="009B3FDB" w:rsidRPr="00BD2D2C">
        <w:rPr>
          <w:rFonts w:cstheme="minorHAnsi"/>
        </w:rPr>
        <w:t>∙</w:t>
      </w:r>
      <w:r w:rsidR="000F3CC4" w:rsidRPr="00BD2D2C">
        <w:rPr>
          <w:rFonts w:cstheme="minorHAnsi"/>
        </w:rPr>
        <w:t xml:space="preserve"> </w:t>
      </w:r>
      <w:r w:rsidRPr="00BD2D2C">
        <w:t>S Clarke</w:t>
      </w:r>
      <w:r w:rsidR="003428FB" w:rsidRPr="00BD2D2C">
        <w:rPr>
          <w:vertAlign w:val="superscript"/>
        </w:rPr>
        <w:t>4</w:t>
      </w:r>
      <w:r w:rsidR="000F3CC4" w:rsidRPr="00BD2D2C">
        <w:rPr>
          <w:vertAlign w:val="superscript"/>
        </w:rPr>
        <w:t xml:space="preserve"> </w:t>
      </w:r>
      <w:r w:rsidR="009B3FDB" w:rsidRPr="00BD2D2C">
        <w:rPr>
          <w:rFonts w:cstheme="minorHAnsi"/>
        </w:rPr>
        <w:t>∙</w:t>
      </w:r>
      <w:r w:rsidR="00EA1A88" w:rsidRPr="00BD2D2C">
        <w:t>C Cooper</w:t>
      </w:r>
      <w:r w:rsidR="003956FF" w:rsidRPr="00BD2D2C">
        <w:rPr>
          <w:vertAlign w:val="superscript"/>
        </w:rPr>
        <w:t>5,6,7</w:t>
      </w:r>
      <w:r w:rsidR="000F3CC4" w:rsidRPr="00BD2D2C">
        <w:rPr>
          <w:vertAlign w:val="superscript"/>
        </w:rPr>
        <w:t xml:space="preserve"> </w:t>
      </w:r>
      <w:r w:rsidR="009B3FDB" w:rsidRPr="00BD2D2C">
        <w:rPr>
          <w:rFonts w:cstheme="minorHAnsi"/>
        </w:rPr>
        <w:t>∙</w:t>
      </w:r>
      <w:r w:rsidR="000F3CC4" w:rsidRPr="00BD2D2C">
        <w:rPr>
          <w:rFonts w:cstheme="minorHAnsi"/>
        </w:rPr>
        <w:t xml:space="preserve"> </w:t>
      </w:r>
      <w:bookmarkStart w:id="3" w:name="_Hlk20792399"/>
      <w:r w:rsidRPr="00BD2D2C">
        <w:t>I Harvey</w:t>
      </w:r>
      <w:bookmarkEnd w:id="3"/>
      <w:r w:rsidR="00AE69A8" w:rsidRPr="00BD2D2C">
        <w:rPr>
          <w:vertAlign w:val="superscript"/>
        </w:rPr>
        <w:t>3</w:t>
      </w:r>
      <w:r w:rsidR="000F3CC4" w:rsidRPr="00BD2D2C">
        <w:rPr>
          <w:vertAlign w:val="superscript"/>
        </w:rPr>
        <w:t xml:space="preserve"> </w:t>
      </w:r>
      <w:r w:rsidR="009B3FDB" w:rsidRPr="00BD2D2C">
        <w:rPr>
          <w:rFonts w:cstheme="minorHAnsi"/>
        </w:rPr>
        <w:t>∙</w:t>
      </w:r>
      <w:r w:rsidR="000F3CC4" w:rsidRPr="00BD2D2C">
        <w:rPr>
          <w:rFonts w:cstheme="minorHAnsi"/>
        </w:rPr>
        <w:t xml:space="preserve"> </w:t>
      </w:r>
      <w:r w:rsidR="00666CC3" w:rsidRPr="00BD2D2C">
        <w:t>NC Harvey</w:t>
      </w:r>
      <w:r w:rsidR="006C3268" w:rsidRPr="00BD2D2C">
        <w:rPr>
          <w:vertAlign w:val="superscript"/>
        </w:rPr>
        <w:t>5,</w:t>
      </w:r>
      <w:r w:rsidR="000751B1">
        <w:rPr>
          <w:vertAlign w:val="superscript"/>
        </w:rPr>
        <w:t>8</w:t>
      </w:r>
      <w:r w:rsidR="003035DB" w:rsidRPr="00BD2D2C">
        <w:rPr>
          <w:vertAlign w:val="superscript"/>
        </w:rPr>
        <w:t xml:space="preserve"> </w:t>
      </w:r>
      <w:r w:rsidR="009B3FDB" w:rsidRPr="00BD2D2C">
        <w:rPr>
          <w:rFonts w:cstheme="minorHAnsi"/>
        </w:rPr>
        <w:t>∙</w:t>
      </w:r>
      <w:r w:rsidR="00BF4D7B" w:rsidRPr="00BD2D2C" w:rsidDel="00BF4D7B">
        <w:t xml:space="preserve"> </w:t>
      </w:r>
      <w:r w:rsidR="000F3CC4" w:rsidRPr="00BD2D2C">
        <w:rPr>
          <w:rFonts w:cstheme="minorHAnsi"/>
        </w:rPr>
        <w:t xml:space="preserve"> </w:t>
      </w:r>
      <w:r w:rsidRPr="00BD2D2C">
        <w:t>A Howe</w:t>
      </w:r>
      <w:r w:rsidR="004E7187" w:rsidRPr="00BD2D2C">
        <w:rPr>
          <w:vertAlign w:val="superscript"/>
        </w:rPr>
        <w:t>3</w:t>
      </w:r>
      <w:bookmarkStart w:id="4" w:name="_Hlk11852860"/>
      <w:r w:rsidR="000F3CC4" w:rsidRPr="00BD2D2C">
        <w:rPr>
          <w:vertAlign w:val="superscript"/>
        </w:rPr>
        <w:t xml:space="preserve"> </w:t>
      </w:r>
      <w:r w:rsidR="009B3FDB" w:rsidRPr="00BD2D2C">
        <w:rPr>
          <w:rFonts w:cstheme="minorHAnsi"/>
        </w:rPr>
        <w:t>∙</w:t>
      </w:r>
      <w:bookmarkEnd w:id="4"/>
      <w:r w:rsidR="000F3CC4" w:rsidRPr="00BD2D2C">
        <w:rPr>
          <w:rFonts w:cstheme="minorHAnsi"/>
        </w:rPr>
        <w:t xml:space="preserve"> </w:t>
      </w:r>
      <w:r w:rsidR="009121E5" w:rsidRPr="00BD2D2C">
        <w:t>H Johansson</w:t>
      </w:r>
      <w:r w:rsidR="00C12CB4">
        <w:rPr>
          <w:vertAlign w:val="superscript"/>
        </w:rPr>
        <w:t>9</w:t>
      </w:r>
      <w:r w:rsidR="00CB0C12" w:rsidRPr="00BD2D2C">
        <w:rPr>
          <w:vertAlign w:val="superscript"/>
        </w:rPr>
        <w:t>,1</w:t>
      </w:r>
      <w:r w:rsidR="00B04A01">
        <w:rPr>
          <w:vertAlign w:val="superscript"/>
        </w:rPr>
        <w:t>0</w:t>
      </w:r>
      <w:r w:rsidR="00CB0C12" w:rsidRPr="00BD2D2C">
        <w:rPr>
          <w:vertAlign w:val="superscript"/>
        </w:rPr>
        <w:t>,1</w:t>
      </w:r>
      <w:r w:rsidR="00B04A01">
        <w:rPr>
          <w:vertAlign w:val="superscript"/>
        </w:rPr>
        <w:t>1</w:t>
      </w:r>
      <w:r w:rsidR="00530399" w:rsidRPr="00BD2D2C">
        <w:rPr>
          <w:vertAlign w:val="superscript"/>
        </w:rPr>
        <w:t xml:space="preserve"> </w:t>
      </w:r>
      <w:r w:rsidR="009B3FDB" w:rsidRPr="00BD2D2C">
        <w:rPr>
          <w:rFonts w:cstheme="minorHAnsi"/>
        </w:rPr>
        <w:t>∙</w:t>
      </w:r>
      <w:r w:rsidR="000F3CC4" w:rsidRPr="00BD2D2C">
        <w:rPr>
          <w:rFonts w:cstheme="minorHAnsi"/>
        </w:rPr>
        <w:t xml:space="preserve"> </w:t>
      </w:r>
      <w:r w:rsidRPr="00BD2D2C">
        <w:t>T Marshall</w:t>
      </w:r>
      <w:r w:rsidRPr="00BD2D2C">
        <w:rPr>
          <w:vertAlign w:val="superscript"/>
        </w:rPr>
        <w:t>1</w:t>
      </w:r>
      <w:r w:rsidR="007D7E1B">
        <w:rPr>
          <w:vertAlign w:val="superscript"/>
        </w:rPr>
        <w:t>2</w:t>
      </w:r>
      <w:r w:rsidR="000F3CC4" w:rsidRPr="00BD2D2C">
        <w:rPr>
          <w:vertAlign w:val="superscript"/>
        </w:rPr>
        <w:t xml:space="preserve"> </w:t>
      </w:r>
      <w:r w:rsidR="009B3FDB" w:rsidRPr="00BD2D2C">
        <w:rPr>
          <w:rFonts w:cstheme="minorHAnsi"/>
        </w:rPr>
        <w:t>∙</w:t>
      </w:r>
      <w:r w:rsidR="000F3CC4" w:rsidRPr="00BD2D2C">
        <w:rPr>
          <w:rFonts w:cstheme="minorHAnsi"/>
        </w:rPr>
        <w:t xml:space="preserve"> </w:t>
      </w:r>
      <w:r w:rsidR="00EA1A88" w:rsidRPr="00BD2D2C">
        <w:t>TW O’Neill</w:t>
      </w:r>
      <w:r w:rsidR="002D6B26" w:rsidRPr="00BD2D2C">
        <w:rPr>
          <w:vertAlign w:val="superscript"/>
        </w:rPr>
        <w:t>1</w:t>
      </w:r>
      <w:r w:rsidR="0015624D">
        <w:rPr>
          <w:vertAlign w:val="superscript"/>
        </w:rPr>
        <w:t>3</w:t>
      </w:r>
      <w:r w:rsidR="002D6B26" w:rsidRPr="00BD2D2C">
        <w:rPr>
          <w:vertAlign w:val="superscript"/>
        </w:rPr>
        <w:t>,1</w:t>
      </w:r>
      <w:r w:rsidR="00541313">
        <w:rPr>
          <w:vertAlign w:val="superscript"/>
        </w:rPr>
        <w:t>4</w:t>
      </w:r>
      <w:r w:rsidR="000F3CC4" w:rsidRPr="00BD2D2C">
        <w:rPr>
          <w:vertAlign w:val="superscript"/>
        </w:rPr>
        <w:t xml:space="preserve"> </w:t>
      </w:r>
      <w:r w:rsidR="0067165C" w:rsidRPr="00BD2D2C">
        <w:rPr>
          <w:rFonts w:cstheme="minorHAnsi"/>
        </w:rPr>
        <w:t>∙</w:t>
      </w:r>
      <w:r w:rsidR="000F3CC4" w:rsidRPr="00BD2D2C">
        <w:rPr>
          <w:rFonts w:cstheme="minorHAnsi"/>
        </w:rPr>
        <w:t xml:space="preserve"> </w:t>
      </w:r>
      <w:r w:rsidRPr="00BD2D2C">
        <w:t xml:space="preserve">T </w:t>
      </w:r>
      <w:r w:rsidR="00A528D7" w:rsidRPr="00BD2D2C">
        <w:t xml:space="preserve">J </w:t>
      </w:r>
      <w:r w:rsidRPr="00BD2D2C">
        <w:t>Peters</w:t>
      </w:r>
      <w:r w:rsidR="007216BB" w:rsidRPr="00BD2D2C">
        <w:rPr>
          <w:vertAlign w:val="superscript"/>
        </w:rPr>
        <w:t>1</w:t>
      </w:r>
      <w:r w:rsidR="00933254">
        <w:rPr>
          <w:vertAlign w:val="superscript"/>
        </w:rPr>
        <w:t>5</w:t>
      </w:r>
      <w:r w:rsidR="002174AC" w:rsidRPr="00BD2D2C">
        <w:rPr>
          <w:vertAlign w:val="superscript"/>
        </w:rPr>
        <w:t xml:space="preserve"> </w:t>
      </w:r>
      <w:r w:rsidR="0067165C" w:rsidRPr="00BD2D2C">
        <w:rPr>
          <w:rFonts w:cstheme="minorHAnsi"/>
        </w:rPr>
        <w:t>∙</w:t>
      </w:r>
      <w:r w:rsidR="000F3CC4" w:rsidRPr="00BD2D2C">
        <w:rPr>
          <w:rFonts w:cstheme="minorHAnsi"/>
        </w:rPr>
        <w:t xml:space="preserve"> </w:t>
      </w:r>
      <w:r w:rsidR="008B41FD" w:rsidRPr="00BD2D2C">
        <w:t xml:space="preserve">N </w:t>
      </w:r>
      <w:r w:rsidR="00031450" w:rsidRPr="00BD2D2C">
        <w:t xml:space="preserve">M </w:t>
      </w:r>
      <w:r w:rsidR="008B41FD" w:rsidRPr="00BD2D2C">
        <w:t>Redmond</w:t>
      </w:r>
      <w:r w:rsidR="00724B59" w:rsidRPr="00BD2D2C">
        <w:rPr>
          <w:vertAlign w:val="superscript"/>
        </w:rPr>
        <w:t>1</w:t>
      </w:r>
      <w:r w:rsidR="00933254">
        <w:rPr>
          <w:vertAlign w:val="superscript"/>
        </w:rPr>
        <w:t>5</w:t>
      </w:r>
      <w:r w:rsidR="00724B59" w:rsidRPr="00BD2D2C">
        <w:rPr>
          <w:vertAlign w:val="superscript"/>
        </w:rPr>
        <w:t>,</w:t>
      </w:r>
      <w:r w:rsidR="002974CE" w:rsidRPr="00BD2D2C">
        <w:rPr>
          <w:vertAlign w:val="superscript"/>
        </w:rPr>
        <w:t>1</w:t>
      </w:r>
      <w:r w:rsidR="008859BD">
        <w:rPr>
          <w:vertAlign w:val="superscript"/>
        </w:rPr>
        <w:t>6</w:t>
      </w:r>
      <w:r w:rsidR="000F3CC4" w:rsidRPr="00BD2D2C">
        <w:rPr>
          <w:vertAlign w:val="superscript"/>
        </w:rPr>
        <w:t xml:space="preserve"> </w:t>
      </w:r>
      <w:r w:rsidR="000F3CC4" w:rsidRPr="00BD2D2C">
        <w:rPr>
          <w:rFonts w:cstheme="minorHAnsi"/>
        </w:rPr>
        <w:t xml:space="preserve"> </w:t>
      </w:r>
      <w:bookmarkStart w:id="5" w:name="_Hlk12626285"/>
      <w:r w:rsidR="0067165C" w:rsidRPr="00BD2D2C">
        <w:rPr>
          <w:rFonts w:cstheme="minorHAnsi"/>
        </w:rPr>
        <w:t>∙</w:t>
      </w:r>
      <w:bookmarkEnd w:id="5"/>
      <w:r w:rsidR="000F3CC4" w:rsidRPr="00BD2D2C">
        <w:rPr>
          <w:rFonts w:cstheme="minorHAnsi"/>
        </w:rPr>
        <w:t xml:space="preserve"> </w:t>
      </w:r>
      <w:r w:rsidR="009C1F93" w:rsidRPr="00BD2D2C">
        <w:t>D Turner</w:t>
      </w:r>
      <w:r w:rsidR="00FE378C" w:rsidRPr="00BD2D2C">
        <w:rPr>
          <w:vertAlign w:val="superscript"/>
        </w:rPr>
        <w:t>3</w:t>
      </w:r>
      <w:r w:rsidR="000F3CC4" w:rsidRPr="00BD2D2C">
        <w:rPr>
          <w:vertAlign w:val="superscript"/>
        </w:rPr>
        <w:t xml:space="preserve"> </w:t>
      </w:r>
      <w:bookmarkStart w:id="6" w:name="_Hlk32845871"/>
      <w:r w:rsidR="00C3520A" w:rsidRPr="00BD2D2C">
        <w:t xml:space="preserve">∙ </w:t>
      </w:r>
      <w:bookmarkEnd w:id="6"/>
      <w:r w:rsidR="00DD4E88">
        <w:t>R Hollan</w:t>
      </w:r>
      <w:r w:rsidR="00123166">
        <w:t>d</w:t>
      </w:r>
      <w:r w:rsidR="00144123" w:rsidRPr="00341880">
        <w:rPr>
          <w:vertAlign w:val="superscript"/>
        </w:rPr>
        <w:t>17</w:t>
      </w:r>
      <w:r w:rsidR="00123166">
        <w:t xml:space="preserve"> </w:t>
      </w:r>
      <w:r w:rsidR="00123166" w:rsidRPr="00BD2D2C">
        <w:t xml:space="preserve">∙ </w:t>
      </w:r>
      <w:r w:rsidR="00717AB5" w:rsidRPr="00BD2D2C">
        <w:t>E McCloskey</w:t>
      </w:r>
      <w:r w:rsidR="00C46CE2">
        <w:rPr>
          <w:vertAlign w:val="superscript"/>
        </w:rPr>
        <w:t>9</w:t>
      </w:r>
      <w:r w:rsidR="00646C28" w:rsidRPr="00BD2D2C">
        <w:rPr>
          <w:vertAlign w:val="superscript"/>
        </w:rPr>
        <w:t>,</w:t>
      </w:r>
      <w:r w:rsidR="00F0465A">
        <w:rPr>
          <w:vertAlign w:val="superscript"/>
        </w:rPr>
        <w:t>15</w:t>
      </w:r>
      <w:r w:rsidR="00646C28" w:rsidRPr="00BD2D2C">
        <w:rPr>
          <w:vertAlign w:val="superscript"/>
        </w:rPr>
        <w:t>,</w:t>
      </w:r>
      <w:r w:rsidR="00F0465A">
        <w:rPr>
          <w:vertAlign w:val="superscript"/>
        </w:rPr>
        <w:t>19</w:t>
      </w:r>
      <w:r w:rsidR="00F0465A" w:rsidRPr="00BD2D2C">
        <w:rPr>
          <w:vertAlign w:val="superscript"/>
        </w:rPr>
        <w:t xml:space="preserve"> </w:t>
      </w:r>
      <w:r w:rsidR="00FE378C" w:rsidRPr="00BD2D2C">
        <w:rPr>
          <w:rFonts w:cstheme="minorHAnsi"/>
        </w:rPr>
        <w:t>∙</w:t>
      </w:r>
      <w:r w:rsidRPr="00BD2D2C">
        <w:t xml:space="preserve"> JA Kanis</w:t>
      </w:r>
      <w:r w:rsidR="00C46CE2">
        <w:rPr>
          <w:vertAlign w:val="superscript"/>
        </w:rPr>
        <w:t>9</w:t>
      </w:r>
      <w:r w:rsidRPr="00BD2D2C">
        <w:rPr>
          <w:vertAlign w:val="superscript"/>
        </w:rPr>
        <w:t xml:space="preserve"> ,1</w:t>
      </w:r>
      <w:r w:rsidR="00C46CE2">
        <w:rPr>
          <w:vertAlign w:val="superscript"/>
        </w:rPr>
        <w:t>1</w:t>
      </w:r>
      <w:r w:rsidR="001F240F" w:rsidRPr="00BD2D2C">
        <w:t xml:space="preserve"> and the SCOOP study team</w:t>
      </w:r>
      <w:r w:rsidR="006D7ED2">
        <w:t>*</w:t>
      </w:r>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
        <w:gridCol w:w="8009"/>
      </w:tblGrid>
      <w:tr w:rsidR="00DC5AB2" w:rsidRPr="000F3CC4" w14:paraId="1A6A6997" w14:textId="77777777" w:rsidTr="00F5627D">
        <w:tc>
          <w:tcPr>
            <w:tcW w:w="440" w:type="dxa"/>
          </w:tcPr>
          <w:p w14:paraId="5901BAAA" w14:textId="77777777" w:rsidR="00DC5AB2" w:rsidRPr="000F3CC4" w:rsidRDefault="00A53CA8" w:rsidP="00552CDB">
            <w:pPr>
              <w:spacing w:line="276" w:lineRule="auto"/>
              <w:jc w:val="right"/>
              <w:rPr>
                <w:rFonts w:cstheme="minorHAnsi"/>
                <w:vertAlign w:val="superscript"/>
              </w:rPr>
            </w:pPr>
            <w:r w:rsidRPr="000F3CC4">
              <w:rPr>
                <w:rFonts w:cstheme="minorHAnsi"/>
                <w:vertAlign w:val="superscript"/>
              </w:rPr>
              <w:t>1</w:t>
            </w:r>
          </w:p>
        </w:tc>
        <w:tc>
          <w:tcPr>
            <w:tcW w:w="8009" w:type="dxa"/>
          </w:tcPr>
          <w:p w14:paraId="3262FC00" w14:textId="77777777" w:rsidR="00DC5AB2" w:rsidRPr="000F3CC4" w:rsidRDefault="003D6460" w:rsidP="00552CDB">
            <w:pPr>
              <w:spacing w:line="276" w:lineRule="auto"/>
              <w:rPr>
                <w:rFonts w:cstheme="minorHAnsi"/>
              </w:rPr>
            </w:pPr>
            <w:r w:rsidRPr="000F3CC4">
              <w:rPr>
                <w:rFonts w:cstheme="minorHAnsi"/>
              </w:rPr>
              <w:t>Quantify Research, Stockholm, Sweden.</w:t>
            </w:r>
          </w:p>
        </w:tc>
      </w:tr>
      <w:tr w:rsidR="00DC5AB2" w:rsidRPr="005E3590" w14:paraId="22EDDB04" w14:textId="77777777" w:rsidTr="00F5627D">
        <w:tc>
          <w:tcPr>
            <w:tcW w:w="440" w:type="dxa"/>
          </w:tcPr>
          <w:p w14:paraId="7F61744F" w14:textId="77777777" w:rsidR="00DC5AB2" w:rsidRPr="000F3CC4" w:rsidRDefault="00A53CA8" w:rsidP="00552CDB">
            <w:pPr>
              <w:spacing w:line="276" w:lineRule="auto"/>
              <w:jc w:val="right"/>
              <w:rPr>
                <w:rFonts w:cstheme="minorHAnsi"/>
                <w:vertAlign w:val="superscript"/>
              </w:rPr>
            </w:pPr>
            <w:r w:rsidRPr="000F3CC4">
              <w:rPr>
                <w:rFonts w:cstheme="minorHAnsi"/>
                <w:vertAlign w:val="superscript"/>
              </w:rPr>
              <w:t>2</w:t>
            </w:r>
          </w:p>
        </w:tc>
        <w:tc>
          <w:tcPr>
            <w:tcW w:w="8009" w:type="dxa"/>
          </w:tcPr>
          <w:p w14:paraId="58B7EC37" w14:textId="77777777" w:rsidR="00DC5AB2" w:rsidRPr="000F3CC4" w:rsidRDefault="003D6460" w:rsidP="00552CDB">
            <w:pPr>
              <w:spacing w:line="276" w:lineRule="auto"/>
              <w:rPr>
                <w:rFonts w:cstheme="minorHAnsi"/>
                <w:lang w:val="sv-SE"/>
              </w:rPr>
            </w:pPr>
            <w:r w:rsidRPr="000F3CC4">
              <w:rPr>
                <w:rFonts w:cstheme="minorHAnsi"/>
                <w:lang w:val="sv-SE"/>
              </w:rPr>
              <w:t>LIME/MMC, Karolinska Institutet, Stockholm, Sweden</w:t>
            </w:r>
            <w:r w:rsidR="0047607B" w:rsidRPr="000F3CC4">
              <w:rPr>
                <w:rFonts w:cstheme="minorHAnsi"/>
                <w:lang w:val="sv-SE"/>
              </w:rPr>
              <w:t>.</w:t>
            </w:r>
          </w:p>
        </w:tc>
      </w:tr>
      <w:tr w:rsidR="00DC5AB2" w:rsidRPr="000F3CC4" w14:paraId="7D02822A" w14:textId="77777777" w:rsidTr="00F5627D">
        <w:tc>
          <w:tcPr>
            <w:tcW w:w="440" w:type="dxa"/>
          </w:tcPr>
          <w:p w14:paraId="19F7E48C" w14:textId="77777777" w:rsidR="00DC5AB2" w:rsidRPr="000F3CC4" w:rsidRDefault="00A53CA8" w:rsidP="00552CDB">
            <w:pPr>
              <w:spacing w:line="276" w:lineRule="auto"/>
              <w:jc w:val="right"/>
              <w:rPr>
                <w:rFonts w:cstheme="minorHAnsi"/>
                <w:vertAlign w:val="superscript"/>
              </w:rPr>
            </w:pPr>
            <w:r w:rsidRPr="000F3CC4">
              <w:rPr>
                <w:rFonts w:cstheme="minorHAnsi"/>
                <w:vertAlign w:val="superscript"/>
              </w:rPr>
              <w:t>3</w:t>
            </w:r>
          </w:p>
        </w:tc>
        <w:tc>
          <w:tcPr>
            <w:tcW w:w="8009" w:type="dxa"/>
          </w:tcPr>
          <w:p w14:paraId="56079C42" w14:textId="77777777" w:rsidR="00DC5AB2" w:rsidRPr="000F3CC4" w:rsidRDefault="002C7309" w:rsidP="00552CDB">
            <w:pPr>
              <w:spacing w:line="276" w:lineRule="auto"/>
              <w:rPr>
                <w:rFonts w:cstheme="minorHAnsi"/>
              </w:rPr>
            </w:pPr>
            <w:r w:rsidRPr="000F3CC4">
              <w:rPr>
                <w:rFonts w:cstheme="minorHAnsi"/>
              </w:rPr>
              <w:t>Norwich Medical School, University of East Anglia, Norwich, UK</w:t>
            </w:r>
          </w:p>
        </w:tc>
      </w:tr>
      <w:tr w:rsidR="00DC5AB2" w:rsidRPr="000F3CC4" w14:paraId="5D0C4673" w14:textId="77777777" w:rsidTr="00F5627D">
        <w:tc>
          <w:tcPr>
            <w:tcW w:w="440" w:type="dxa"/>
          </w:tcPr>
          <w:p w14:paraId="64487E91" w14:textId="77777777" w:rsidR="00DC5AB2" w:rsidRPr="000F3CC4" w:rsidRDefault="00A53CA8" w:rsidP="00552CDB">
            <w:pPr>
              <w:spacing w:line="276" w:lineRule="auto"/>
              <w:jc w:val="right"/>
              <w:rPr>
                <w:rFonts w:cstheme="minorHAnsi"/>
                <w:vertAlign w:val="superscript"/>
              </w:rPr>
            </w:pPr>
            <w:r w:rsidRPr="000F3CC4">
              <w:rPr>
                <w:rFonts w:cstheme="minorHAnsi"/>
                <w:vertAlign w:val="superscript"/>
              </w:rPr>
              <w:t>4</w:t>
            </w:r>
          </w:p>
        </w:tc>
        <w:tc>
          <w:tcPr>
            <w:tcW w:w="8009" w:type="dxa"/>
          </w:tcPr>
          <w:p w14:paraId="4C2C5D83" w14:textId="77777777" w:rsidR="00DC5AB2" w:rsidRPr="000F3CC4" w:rsidRDefault="00167FD6" w:rsidP="00552CDB">
            <w:pPr>
              <w:spacing w:line="276" w:lineRule="auto"/>
              <w:rPr>
                <w:rFonts w:cstheme="minorHAnsi"/>
              </w:rPr>
            </w:pPr>
            <w:r w:rsidRPr="000F3CC4">
              <w:rPr>
                <w:rFonts w:cstheme="minorHAnsi"/>
              </w:rPr>
              <w:t>Department of Rheumatology, University Hospitals Bristol, Bristol, UK</w:t>
            </w:r>
            <w:r w:rsidR="003428FB" w:rsidRPr="000F3CC4">
              <w:rPr>
                <w:rFonts w:cstheme="minorHAnsi"/>
              </w:rPr>
              <w:t>.</w:t>
            </w:r>
          </w:p>
        </w:tc>
      </w:tr>
      <w:tr w:rsidR="00D20C8C" w:rsidRPr="000F3CC4" w14:paraId="2496F73A" w14:textId="77777777" w:rsidTr="00F5627D">
        <w:tc>
          <w:tcPr>
            <w:tcW w:w="440" w:type="dxa"/>
          </w:tcPr>
          <w:p w14:paraId="3AF79E24" w14:textId="77777777" w:rsidR="00D20C8C" w:rsidRPr="000F3CC4" w:rsidRDefault="00D20C8C" w:rsidP="00552CDB">
            <w:pPr>
              <w:spacing w:line="276" w:lineRule="auto"/>
              <w:jc w:val="right"/>
              <w:rPr>
                <w:rFonts w:cstheme="minorHAnsi"/>
                <w:vertAlign w:val="superscript"/>
              </w:rPr>
            </w:pPr>
            <w:r w:rsidRPr="000F3CC4">
              <w:rPr>
                <w:rFonts w:cstheme="minorHAnsi"/>
                <w:vertAlign w:val="superscript"/>
              </w:rPr>
              <w:t>5</w:t>
            </w:r>
          </w:p>
        </w:tc>
        <w:tc>
          <w:tcPr>
            <w:tcW w:w="8009" w:type="dxa"/>
          </w:tcPr>
          <w:p w14:paraId="487AA84A" w14:textId="77777777" w:rsidR="00D20C8C" w:rsidRPr="000F3CC4" w:rsidRDefault="00D20C8C" w:rsidP="00552CDB">
            <w:pPr>
              <w:spacing w:line="276" w:lineRule="auto"/>
              <w:rPr>
                <w:rFonts w:cstheme="minorHAnsi"/>
              </w:rPr>
            </w:pPr>
            <w:r w:rsidRPr="000F3CC4">
              <w:rPr>
                <w:rFonts w:cstheme="minorHAnsi"/>
                <w:iCs/>
                <w:color w:val="000000" w:themeColor="text1"/>
              </w:rPr>
              <w:t xml:space="preserve">MRC </w:t>
            </w:r>
            <w:proofErr w:type="spellStart"/>
            <w:r w:rsidRPr="000F3CC4">
              <w:rPr>
                <w:rFonts w:eastAsia="MS Mincho" w:cstheme="minorHAnsi"/>
                <w:iCs/>
                <w:lang w:eastAsia="ja-JP"/>
              </w:rPr>
              <w:t>Lifecourse</w:t>
            </w:r>
            <w:proofErr w:type="spellEnd"/>
            <w:r w:rsidRPr="000F3CC4">
              <w:rPr>
                <w:rFonts w:eastAsia="MS Mincho" w:cstheme="minorHAnsi"/>
                <w:iCs/>
                <w:lang w:eastAsia="ja-JP"/>
              </w:rPr>
              <w:t xml:space="preserve"> Epidemiology Unit, University of Southampton, Southampton, UK;</w:t>
            </w:r>
          </w:p>
        </w:tc>
      </w:tr>
      <w:tr w:rsidR="007014D1" w:rsidRPr="000F3CC4" w14:paraId="69F55B28" w14:textId="77777777" w:rsidTr="00F5627D">
        <w:tc>
          <w:tcPr>
            <w:tcW w:w="440" w:type="dxa"/>
          </w:tcPr>
          <w:p w14:paraId="4E972577" w14:textId="77777777" w:rsidR="007014D1" w:rsidRPr="000F3CC4" w:rsidRDefault="00550463" w:rsidP="00552CDB">
            <w:pPr>
              <w:spacing w:line="276" w:lineRule="auto"/>
              <w:jc w:val="right"/>
              <w:rPr>
                <w:rFonts w:cstheme="minorHAnsi"/>
                <w:vertAlign w:val="superscript"/>
              </w:rPr>
            </w:pPr>
            <w:r w:rsidRPr="000F3CC4">
              <w:rPr>
                <w:rFonts w:cstheme="minorHAnsi"/>
                <w:vertAlign w:val="superscript"/>
              </w:rPr>
              <w:t>6</w:t>
            </w:r>
          </w:p>
        </w:tc>
        <w:tc>
          <w:tcPr>
            <w:tcW w:w="8009" w:type="dxa"/>
          </w:tcPr>
          <w:p w14:paraId="17852551" w14:textId="77777777" w:rsidR="007014D1" w:rsidRPr="000F3CC4" w:rsidRDefault="007014D1" w:rsidP="00552CDB">
            <w:pPr>
              <w:spacing w:line="276" w:lineRule="auto"/>
              <w:rPr>
                <w:rFonts w:eastAsia="MS Mincho" w:cstheme="minorHAnsi"/>
                <w:iCs/>
                <w:lang w:eastAsia="ja-JP"/>
              </w:rPr>
            </w:pPr>
            <w:r w:rsidRPr="000F3CC4">
              <w:rPr>
                <w:rFonts w:eastAsia="MS Mincho" w:cstheme="minorHAnsi"/>
                <w:iCs/>
                <w:lang w:eastAsia="ja-JP"/>
              </w:rPr>
              <w:t>NIHR Southampton Biomedical Research Centre, University of Southampton and University Hospital Southampton NHS Foundation Trust, Southampton, UK</w:t>
            </w:r>
          </w:p>
        </w:tc>
      </w:tr>
      <w:tr w:rsidR="00D20C8C" w:rsidRPr="000F3CC4" w14:paraId="6F259F38" w14:textId="77777777" w:rsidTr="00F5627D">
        <w:tc>
          <w:tcPr>
            <w:tcW w:w="440" w:type="dxa"/>
          </w:tcPr>
          <w:p w14:paraId="04B6F95B" w14:textId="77777777" w:rsidR="00D20C8C" w:rsidRPr="000F3CC4" w:rsidRDefault="00D20C8C" w:rsidP="00552CDB">
            <w:pPr>
              <w:spacing w:line="276" w:lineRule="auto"/>
              <w:jc w:val="right"/>
              <w:rPr>
                <w:rFonts w:cstheme="minorHAnsi"/>
                <w:vertAlign w:val="superscript"/>
              </w:rPr>
            </w:pPr>
            <w:r w:rsidRPr="000F3CC4">
              <w:rPr>
                <w:rFonts w:cstheme="minorHAnsi"/>
                <w:vertAlign w:val="superscript"/>
              </w:rPr>
              <w:t>7</w:t>
            </w:r>
          </w:p>
        </w:tc>
        <w:tc>
          <w:tcPr>
            <w:tcW w:w="8009" w:type="dxa"/>
          </w:tcPr>
          <w:p w14:paraId="7A88DA24" w14:textId="77777777" w:rsidR="00D20C8C" w:rsidRPr="000F3CC4" w:rsidRDefault="00D20C8C" w:rsidP="00552CDB">
            <w:pPr>
              <w:spacing w:line="276" w:lineRule="auto"/>
              <w:rPr>
                <w:rFonts w:cstheme="minorHAnsi"/>
              </w:rPr>
            </w:pPr>
            <w:r w:rsidRPr="000F3CC4">
              <w:rPr>
                <w:rFonts w:eastAsia="MS Mincho" w:cstheme="minorHAnsi"/>
                <w:iCs/>
                <w:lang w:eastAsia="ja-JP"/>
              </w:rPr>
              <w:t>Oxford Biomedical Research Unit, University of Oxford, Oxford, UK</w:t>
            </w:r>
          </w:p>
        </w:tc>
      </w:tr>
      <w:tr w:rsidR="00BA7032" w:rsidRPr="000F3CC4" w14:paraId="4F6FF913" w14:textId="77777777" w:rsidTr="00F5627D">
        <w:tc>
          <w:tcPr>
            <w:tcW w:w="440" w:type="dxa"/>
          </w:tcPr>
          <w:p w14:paraId="7B0EAFAF" w14:textId="3E917DF3" w:rsidR="00BA7032" w:rsidRPr="000F3CC4" w:rsidRDefault="000751B1" w:rsidP="00552CDB">
            <w:pPr>
              <w:spacing w:line="276" w:lineRule="auto"/>
              <w:jc w:val="right"/>
              <w:rPr>
                <w:rFonts w:cstheme="minorHAnsi"/>
                <w:vertAlign w:val="superscript"/>
              </w:rPr>
            </w:pPr>
            <w:r>
              <w:rPr>
                <w:rFonts w:cstheme="minorHAnsi"/>
                <w:vertAlign w:val="superscript"/>
              </w:rPr>
              <w:t>8</w:t>
            </w:r>
          </w:p>
        </w:tc>
        <w:tc>
          <w:tcPr>
            <w:tcW w:w="8009" w:type="dxa"/>
          </w:tcPr>
          <w:p w14:paraId="7D76BE50" w14:textId="77777777" w:rsidR="00BA7032" w:rsidRPr="000F3CC4" w:rsidRDefault="00AF6585" w:rsidP="00552CDB">
            <w:pPr>
              <w:spacing w:line="276" w:lineRule="auto"/>
              <w:rPr>
                <w:rFonts w:cstheme="minorHAnsi"/>
              </w:rPr>
            </w:pPr>
            <w:r w:rsidRPr="000F3CC4">
              <w:rPr>
                <w:rFonts w:cstheme="minorHAnsi"/>
              </w:rPr>
              <w:t>NIHR Southampton Biomedical Research Centre, University of Southampton and University Hospital Southampton NHS Foundation Trust, Southampton, UK</w:t>
            </w:r>
          </w:p>
        </w:tc>
      </w:tr>
      <w:tr w:rsidR="000745E8" w:rsidRPr="000F3CC4" w14:paraId="4390E239" w14:textId="77777777" w:rsidTr="00F5627D">
        <w:tc>
          <w:tcPr>
            <w:tcW w:w="440" w:type="dxa"/>
          </w:tcPr>
          <w:p w14:paraId="0FE63078" w14:textId="2384DA81" w:rsidR="000745E8" w:rsidRPr="000F3CC4" w:rsidRDefault="0005103F" w:rsidP="00552CDB">
            <w:pPr>
              <w:spacing w:line="276" w:lineRule="auto"/>
              <w:jc w:val="right"/>
              <w:rPr>
                <w:rFonts w:cstheme="minorHAnsi"/>
                <w:vertAlign w:val="superscript"/>
              </w:rPr>
            </w:pPr>
            <w:r>
              <w:rPr>
                <w:rFonts w:cstheme="minorHAnsi"/>
                <w:vertAlign w:val="superscript"/>
              </w:rPr>
              <w:t>9</w:t>
            </w:r>
          </w:p>
        </w:tc>
        <w:tc>
          <w:tcPr>
            <w:tcW w:w="8009" w:type="dxa"/>
          </w:tcPr>
          <w:p w14:paraId="0CDE3481" w14:textId="77777777" w:rsidR="000745E8" w:rsidRPr="000F3CC4" w:rsidRDefault="000745E8" w:rsidP="00552CDB">
            <w:pPr>
              <w:spacing w:line="276" w:lineRule="auto"/>
              <w:rPr>
                <w:rFonts w:cstheme="minorHAnsi"/>
              </w:rPr>
            </w:pPr>
            <w:r w:rsidRPr="000F3CC4">
              <w:rPr>
                <w:rFonts w:cstheme="minorHAnsi"/>
              </w:rPr>
              <w:t>Centre for Metabolic Diseases, University of Sheffield Medical School, Beech Hill Road, Sheffield S10 2RX, UK</w:t>
            </w:r>
          </w:p>
        </w:tc>
      </w:tr>
      <w:tr w:rsidR="000745E8" w:rsidRPr="000F3CC4" w14:paraId="031C85EE" w14:textId="77777777" w:rsidTr="00F5627D">
        <w:tc>
          <w:tcPr>
            <w:tcW w:w="440" w:type="dxa"/>
          </w:tcPr>
          <w:p w14:paraId="284388BD" w14:textId="766BD6C4" w:rsidR="000745E8" w:rsidRPr="000F3CC4" w:rsidRDefault="00C03ED3" w:rsidP="00552CDB">
            <w:pPr>
              <w:spacing w:line="276" w:lineRule="auto"/>
              <w:jc w:val="right"/>
              <w:rPr>
                <w:rFonts w:cstheme="minorHAnsi"/>
                <w:vertAlign w:val="superscript"/>
              </w:rPr>
            </w:pPr>
            <w:r w:rsidRPr="000F3CC4">
              <w:rPr>
                <w:rFonts w:cstheme="minorHAnsi"/>
                <w:vertAlign w:val="superscript"/>
              </w:rPr>
              <w:t>1</w:t>
            </w:r>
            <w:r w:rsidR="00D6469A">
              <w:rPr>
                <w:rFonts w:cstheme="minorHAnsi"/>
                <w:vertAlign w:val="superscript"/>
              </w:rPr>
              <w:t>0</w:t>
            </w:r>
          </w:p>
        </w:tc>
        <w:tc>
          <w:tcPr>
            <w:tcW w:w="8009" w:type="dxa"/>
          </w:tcPr>
          <w:p w14:paraId="41E180F1" w14:textId="77777777" w:rsidR="000745E8" w:rsidRPr="000F3CC4" w:rsidRDefault="000745E8" w:rsidP="00552CDB">
            <w:pPr>
              <w:spacing w:line="276" w:lineRule="auto"/>
              <w:rPr>
                <w:rFonts w:cstheme="minorHAnsi"/>
              </w:rPr>
            </w:pPr>
            <w:r w:rsidRPr="000F3CC4">
              <w:rPr>
                <w:rFonts w:cstheme="minorHAnsi"/>
              </w:rPr>
              <w:t xml:space="preserve">Centre for Bone and Arthritis Research (CBAR), </w:t>
            </w:r>
            <w:proofErr w:type="spellStart"/>
            <w:r w:rsidRPr="000F3CC4">
              <w:rPr>
                <w:rFonts w:cstheme="minorHAnsi"/>
              </w:rPr>
              <w:t>Sahlgrenska</w:t>
            </w:r>
            <w:proofErr w:type="spellEnd"/>
            <w:r w:rsidRPr="000F3CC4">
              <w:rPr>
                <w:rFonts w:cstheme="minorHAnsi"/>
              </w:rPr>
              <w:t xml:space="preserve"> Academy, University of Gothenburg, Gothenburg, Sweden</w:t>
            </w:r>
          </w:p>
        </w:tc>
      </w:tr>
      <w:tr w:rsidR="000745E8" w:rsidRPr="000F3CC4" w14:paraId="3A428EE5" w14:textId="77777777" w:rsidTr="00F5627D">
        <w:tc>
          <w:tcPr>
            <w:tcW w:w="440" w:type="dxa"/>
          </w:tcPr>
          <w:p w14:paraId="784AAFE8" w14:textId="0538710D" w:rsidR="000745E8" w:rsidRPr="000F3CC4" w:rsidRDefault="00C03ED3" w:rsidP="00552CDB">
            <w:pPr>
              <w:spacing w:line="276" w:lineRule="auto"/>
              <w:jc w:val="right"/>
              <w:rPr>
                <w:rFonts w:cstheme="minorHAnsi"/>
                <w:vertAlign w:val="superscript"/>
              </w:rPr>
            </w:pPr>
            <w:r w:rsidRPr="000F3CC4">
              <w:rPr>
                <w:rFonts w:cstheme="minorHAnsi"/>
                <w:vertAlign w:val="superscript"/>
              </w:rPr>
              <w:t>1</w:t>
            </w:r>
            <w:r w:rsidR="00D6469A">
              <w:rPr>
                <w:rFonts w:cstheme="minorHAnsi"/>
                <w:vertAlign w:val="superscript"/>
              </w:rPr>
              <w:t>1</w:t>
            </w:r>
          </w:p>
        </w:tc>
        <w:tc>
          <w:tcPr>
            <w:tcW w:w="8009" w:type="dxa"/>
          </w:tcPr>
          <w:p w14:paraId="644B5D2E" w14:textId="77777777" w:rsidR="000745E8" w:rsidRPr="000F3CC4" w:rsidRDefault="000745E8" w:rsidP="00552CDB">
            <w:pPr>
              <w:spacing w:line="276" w:lineRule="auto"/>
              <w:rPr>
                <w:rFonts w:cstheme="minorHAnsi"/>
              </w:rPr>
            </w:pPr>
            <w:r w:rsidRPr="000F3CC4">
              <w:rPr>
                <w:rFonts w:cstheme="minorHAnsi"/>
              </w:rPr>
              <w:t>Mary MacKillop Institute for Health Research, Australian Catholic University, Melbourne, Victoria, Australia.</w:t>
            </w:r>
          </w:p>
        </w:tc>
      </w:tr>
      <w:tr w:rsidR="003D6460" w:rsidRPr="000F3CC4" w14:paraId="0BCDBD3B" w14:textId="77777777" w:rsidTr="00F5627D">
        <w:tc>
          <w:tcPr>
            <w:tcW w:w="440" w:type="dxa"/>
          </w:tcPr>
          <w:p w14:paraId="2670B139" w14:textId="6515E76B" w:rsidR="003D6460" w:rsidRPr="000F3CC4" w:rsidRDefault="00E97C17" w:rsidP="00552CDB">
            <w:pPr>
              <w:spacing w:line="276" w:lineRule="auto"/>
              <w:jc w:val="right"/>
              <w:rPr>
                <w:rFonts w:cstheme="minorHAnsi"/>
                <w:vertAlign w:val="superscript"/>
              </w:rPr>
            </w:pPr>
            <w:r w:rsidRPr="000F3CC4">
              <w:rPr>
                <w:rFonts w:cstheme="minorHAnsi"/>
                <w:vertAlign w:val="superscript"/>
              </w:rPr>
              <w:t>1</w:t>
            </w:r>
            <w:r w:rsidR="0015624D">
              <w:rPr>
                <w:rFonts w:cstheme="minorHAnsi"/>
                <w:vertAlign w:val="superscript"/>
              </w:rPr>
              <w:t>2</w:t>
            </w:r>
          </w:p>
        </w:tc>
        <w:tc>
          <w:tcPr>
            <w:tcW w:w="8009" w:type="dxa"/>
          </w:tcPr>
          <w:p w14:paraId="4C4B9CDE" w14:textId="77777777" w:rsidR="003D6460" w:rsidRPr="000F3CC4" w:rsidRDefault="00E97C17" w:rsidP="00552CDB">
            <w:pPr>
              <w:spacing w:line="276" w:lineRule="auto"/>
              <w:rPr>
                <w:rFonts w:cstheme="minorHAnsi"/>
              </w:rPr>
            </w:pPr>
            <w:r w:rsidRPr="000F3CC4">
              <w:rPr>
                <w:rFonts w:cstheme="minorHAnsi"/>
              </w:rPr>
              <w:t>Norfolk and Norwich University Hospital, Norwich, UK</w:t>
            </w:r>
          </w:p>
        </w:tc>
      </w:tr>
      <w:tr w:rsidR="00792F3E" w:rsidRPr="000F3CC4" w14:paraId="50A76427" w14:textId="77777777" w:rsidTr="00F5627D">
        <w:tc>
          <w:tcPr>
            <w:tcW w:w="440" w:type="dxa"/>
          </w:tcPr>
          <w:p w14:paraId="6EE125F8" w14:textId="37D3DA3C" w:rsidR="00792F3E" w:rsidRPr="000F3CC4" w:rsidRDefault="00CB0C12" w:rsidP="00552CDB">
            <w:pPr>
              <w:spacing w:line="276" w:lineRule="auto"/>
              <w:jc w:val="right"/>
              <w:rPr>
                <w:rFonts w:cstheme="minorHAnsi"/>
                <w:vertAlign w:val="superscript"/>
              </w:rPr>
            </w:pPr>
            <w:r w:rsidRPr="000F3CC4">
              <w:rPr>
                <w:rFonts w:cstheme="minorHAnsi"/>
                <w:vertAlign w:val="superscript"/>
              </w:rPr>
              <w:t>1</w:t>
            </w:r>
            <w:r w:rsidR="00541313">
              <w:rPr>
                <w:rFonts w:cstheme="minorHAnsi"/>
                <w:vertAlign w:val="superscript"/>
              </w:rPr>
              <w:t>3</w:t>
            </w:r>
          </w:p>
        </w:tc>
        <w:tc>
          <w:tcPr>
            <w:tcW w:w="8009" w:type="dxa"/>
          </w:tcPr>
          <w:p w14:paraId="4E7A9B5F" w14:textId="77777777" w:rsidR="00792F3E" w:rsidRPr="000F3CC4" w:rsidRDefault="00792F3E" w:rsidP="00552CDB">
            <w:pPr>
              <w:spacing w:line="276" w:lineRule="auto"/>
              <w:rPr>
                <w:rFonts w:cstheme="minorHAnsi"/>
              </w:rPr>
            </w:pPr>
            <w:r w:rsidRPr="000F3CC4">
              <w:rPr>
                <w:rFonts w:cstheme="minorHAnsi"/>
              </w:rPr>
              <w:t>NIHR Manchester Biomedical Research Centre, Manchester University NHS Foundation Trust, Manchester Academic Health Science Centre, Manchester, UK</w:t>
            </w:r>
          </w:p>
        </w:tc>
      </w:tr>
      <w:tr w:rsidR="00792F3E" w:rsidRPr="000F3CC4" w14:paraId="3D09831D" w14:textId="77777777" w:rsidTr="00F5627D">
        <w:tc>
          <w:tcPr>
            <w:tcW w:w="440" w:type="dxa"/>
          </w:tcPr>
          <w:p w14:paraId="40BA0170" w14:textId="13D63D6C" w:rsidR="00792F3E" w:rsidRPr="000F3CC4" w:rsidRDefault="00CB0C12" w:rsidP="00552CDB">
            <w:pPr>
              <w:spacing w:line="276" w:lineRule="auto"/>
              <w:jc w:val="right"/>
              <w:rPr>
                <w:rFonts w:cstheme="minorHAnsi"/>
                <w:vertAlign w:val="superscript"/>
              </w:rPr>
            </w:pPr>
            <w:r w:rsidRPr="000F3CC4">
              <w:rPr>
                <w:rFonts w:cstheme="minorHAnsi"/>
                <w:vertAlign w:val="superscript"/>
              </w:rPr>
              <w:t>1</w:t>
            </w:r>
            <w:r w:rsidR="00541313">
              <w:rPr>
                <w:rFonts w:cstheme="minorHAnsi"/>
                <w:vertAlign w:val="superscript"/>
              </w:rPr>
              <w:t>4</w:t>
            </w:r>
          </w:p>
        </w:tc>
        <w:tc>
          <w:tcPr>
            <w:tcW w:w="8009" w:type="dxa"/>
          </w:tcPr>
          <w:p w14:paraId="3AD5F44A" w14:textId="1AB70C4D" w:rsidR="002D6B26" w:rsidRPr="000F3CC4" w:rsidRDefault="00792F3E" w:rsidP="00A86DE6">
            <w:pPr>
              <w:spacing w:line="276" w:lineRule="auto"/>
              <w:rPr>
                <w:rFonts w:cstheme="minorHAnsi"/>
              </w:rPr>
            </w:pPr>
            <w:r w:rsidRPr="000F3CC4">
              <w:rPr>
                <w:rFonts w:cstheme="minorHAnsi"/>
              </w:rPr>
              <w:t>Centre for Epidemiology Versus Arthritis, University of Manchester, Manchester, UK</w:t>
            </w:r>
          </w:p>
        </w:tc>
      </w:tr>
      <w:tr w:rsidR="002174AC" w:rsidRPr="000F3CC4" w14:paraId="362D2F4C" w14:textId="77777777" w:rsidTr="00F5627D">
        <w:tc>
          <w:tcPr>
            <w:tcW w:w="440" w:type="dxa"/>
          </w:tcPr>
          <w:p w14:paraId="31C34F8D" w14:textId="699F86DB" w:rsidR="002174AC" w:rsidRPr="000F3CC4" w:rsidRDefault="002174AC" w:rsidP="002174AC">
            <w:pPr>
              <w:spacing w:line="276" w:lineRule="auto"/>
              <w:jc w:val="right"/>
              <w:rPr>
                <w:rFonts w:cstheme="minorHAnsi"/>
                <w:vertAlign w:val="superscript"/>
              </w:rPr>
            </w:pPr>
            <w:r w:rsidRPr="000F3CC4">
              <w:rPr>
                <w:rFonts w:cstheme="minorHAnsi"/>
                <w:vertAlign w:val="superscript"/>
              </w:rPr>
              <w:t>1</w:t>
            </w:r>
            <w:r w:rsidR="008859BD">
              <w:rPr>
                <w:rFonts w:cstheme="minorHAnsi"/>
                <w:vertAlign w:val="superscript"/>
              </w:rPr>
              <w:t>5</w:t>
            </w:r>
          </w:p>
        </w:tc>
        <w:tc>
          <w:tcPr>
            <w:tcW w:w="8009" w:type="dxa"/>
          </w:tcPr>
          <w:p w14:paraId="2CCFAD04" w14:textId="58D105A0" w:rsidR="002174AC" w:rsidRPr="000F3CC4" w:rsidRDefault="002174AC" w:rsidP="002174AC">
            <w:pPr>
              <w:spacing w:line="276" w:lineRule="auto"/>
              <w:rPr>
                <w:rFonts w:cstheme="minorHAnsi"/>
              </w:rPr>
            </w:pPr>
            <w:r w:rsidRPr="000F3CC4">
              <w:rPr>
                <w:rFonts w:cstheme="minorHAnsi"/>
              </w:rPr>
              <w:t>Bristol Medical School, University of Bristol, Bristol, UK</w:t>
            </w:r>
          </w:p>
        </w:tc>
      </w:tr>
      <w:tr w:rsidR="00113546" w:rsidRPr="000F3CC4" w14:paraId="3CFB0B90" w14:textId="77777777" w:rsidTr="00F5627D">
        <w:tc>
          <w:tcPr>
            <w:tcW w:w="440" w:type="dxa"/>
          </w:tcPr>
          <w:p w14:paraId="30F7CD46" w14:textId="7348ACEF" w:rsidR="00113546" w:rsidRPr="000F3CC4" w:rsidRDefault="00113546" w:rsidP="00552CDB">
            <w:pPr>
              <w:spacing w:line="276" w:lineRule="auto"/>
              <w:jc w:val="right"/>
              <w:rPr>
                <w:rFonts w:cstheme="minorHAnsi"/>
                <w:vertAlign w:val="superscript"/>
              </w:rPr>
            </w:pPr>
            <w:r w:rsidRPr="000F3CC4">
              <w:rPr>
                <w:rFonts w:cstheme="minorHAnsi"/>
                <w:vertAlign w:val="superscript"/>
              </w:rPr>
              <w:t>1</w:t>
            </w:r>
            <w:r w:rsidR="008859BD">
              <w:rPr>
                <w:rFonts w:cstheme="minorHAnsi"/>
                <w:vertAlign w:val="superscript"/>
              </w:rPr>
              <w:t>6</w:t>
            </w:r>
          </w:p>
        </w:tc>
        <w:tc>
          <w:tcPr>
            <w:tcW w:w="8009" w:type="dxa"/>
          </w:tcPr>
          <w:p w14:paraId="2D8AB2D3" w14:textId="10E0A025" w:rsidR="005B2DD2" w:rsidRPr="000F3CC4" w:rsidRDefault="002974CE" w:rsidP="001D77B7">
            <w:pPr>
              <w:spacing w:line="276" w:lineRule="auto"/>
              <w:rPr>
                <w:rFonts w:cstheme="minorHAnsi"/>
              </w:rPr>
            </w:pPr>
            <w:r w:rsidRPr="000F3CC4">
              <w:rPr>
                <w:rFonts w:cstheme="minorHAnsi"/>
              </w:rPr>
              <w:t>National Institute for Health Research Collaborations for Leadership in Applied Health Research and Care West (NIHR CLAHRC West), University Hospitals Bristol NHS Foundation, Bristol UK</w:t>
            </w:r>
          </w:p>
        </w:tc>
      </w:tr>
      <w:tr w:rsidR="00F0465A" w:rsidRPr="000F3CC4" w14:paraId="0FA1AE62" w14:textId="77777777" w:rsidTr="00F5627D">
        <w:tc>
          <w:tcPr>
            <w:tcW w:w="440" w:type="dxa"/>
          </w:tcPr>
          <w:p w14:paraId="718EF9A5" w14:textId="7830DC0D" w:rsidR="00F0465A" w:rsidRPr="000F3CC4" w:rsidRDefault="00F0465A" w:rsidP="00552CDB">
            <w:pPr>
              <w:spacing w:line="276" w:lineRule="auto"/>
              <w:jc w:val="right"/>
              <w:rPr>
                <w:rFonts w:cstheme="minorHAnsi"/>
                <w:vertAlign w:val="superscript"/>
              </w:rPr>
            </w:pPr>
            <w:r>
              <w:rPr>
                <w:rFonts w:cstheme="minorHAnsi"/>
                <w:vertAlign w:val="superscript"/>
              </w:rPr>
              <w:t>17</w:t>
            </w:r>
          </w:p>
        </w:tc>
        <w:tc>
          <w:tcPr>
            <w:tcW w:w="8009" w:type="dxa"/>
          </w:tcPr>
          <w:p w14:paraId="150C3032" w14:textId="0A6C978B" w:rsidR="00F0465A" w:rsidRPr="000F3CC4" w:rsidRDefault="00DF7B07" w:rsidP="00552CDB">
            <w:pPr>
              <w:spacing w:line="276" w:lineRule="auto"/>
              <w:rPr>
                <w:rFonts w:cstheme="minorHAnsi"/>
              </w:rPr>
            </w:pPr>
            <w:r w:rsidRPr="00DF7B07">
              <w:rPr>
                <w:rFonts w:cstheme="minorHAnsi"/>
              </w:rPr>
              <w:t>Leicester Medical School, Centre for Medicine, University of Leicester, UK</w:t>
            </w:r>
          </w:p>
        </w:tc>
      </w:tr>
      <w:tr w:rsidR="00646C28" w:rsidRPr="000F3CC4" w14:paraId="62C15365" w14:textId="77777777" w:rsidTr="00F5627D">
        <w:tc>
          <w:tcPr>
            <w:tcW w:w="440" w:type="dxa"/>
          </w:tcPr>
          <w:p w14:paraId="66BABAA7" w14:textId="79634179" w:rsidR="00646C28" w:rsidRPr="000F3CC4" w:rsidRDefault="00DF7B07" w:rsidP="00552CDB">
            <w:pPr>
              <w:spacing w:line="276" w:lineRule="auto"/>
              <w:jc w:val="right"/>
              <w:rPr>
                <w:rFonts w:cstheme="minorHAnsi"/>
                <w:vertAlign w:val="superscript"/>
              </w:rPr>
            </w:pPr>
            <w:r>
              <w:rPr>
                <w:rFonts w:cstheme="minorHAnsi"/>
                <w:vertAlign w:val="superscript"/>
              </w:rPr>
              <w:t>18</w:t>
            </w:r>
          </w:p>
        </w:tc>
        <w:tc>
          <w:tcPr>
            <w:tcW w:w="8009" w:type="dxa"/>
          </w:tcPr>
          <w:p w14:paraId="24977DC9" w14:textId="77777777" w:rsidR="00646C28" w:rsidRPr="000F3CC4" w:rsidRDefault="00646C28" w:rsidP="00552CDB">
            <w:pPr>
              <w:spacing w:line="276" w:lineRule="auto"/>
              <w:rPr>
                <w:rFonts w:cstheme="minorHAnsi"/>
              </w:rPr>
            </w:pPr>
            <w:r w:rsidRPr="000F3CC4">
              <w:rPr>
                <w:rFonts w:cstheme="minorHAnsi"/>
              </w:rPr>
              <w:t xml:space="preserve">Centre for Integrated research into Musculoskeletal Ageing, University of Sheffield Medical School, Sheffield, UK </w:t>
            </w:r>
          </w:p>
        </w:tc>
      </w:tr>
      <w:tr w:rsidR="00646C28" w:rsidRPr="00041FCB" w14:paraId="54338DC3" w14:textId="77777777" w:rsidTr="00F5627D">
        <w:tc>
          <w:tcPr>
            <w:tcW w:w="440" w:type="dxa"/>
          </w:tcPr>
          <w:p w14:paraId="2DA93F8E" w14:textId="6FD3B471" w:rsidR="00646C28" w:rsidRPr="000F3CC4" w:rsidRDefault="00DF7B07" w:rsidP="00552CDB">
            <w:pPr>
              <w:spacing w:line="276" w:lineRule="auto"/>
              <w:jc w:val="right"/>
              <w:rPr>
                <w:rFonts w:cstheme="minorHAnsi"/>
                <w:vertAlign w:val="superscript"/>
              </w:rPr>
            </w:pPr>
            <w:r>
              <w:rPr>
                <w:rFonts w:cstheme="minorHAnsi"/>
                <w:vertAlign w:val="superscript"/>
              </w:rPr>
              <w:t>19</w:t>
            </w:r>
          </w:p>
        </w:tc>
        <w:tc>
          <w:tcPr>
            <w:tcW w:w="8009" w:type="dxa"/>
          </w:tcPr>
          <w:p w14:paraId="50F7F9B6" w14:textId="77777777" w:rsidR="00646C28" w:rsidRPr="00041FCB" w:rsidRDefault="00646C28" w:rsidP="00552CDB">
            <w:pPr>
              <w:spacing w:line="276" w:lineRule="auto"/>
              <w:rPr>
                <w:rFonts w:cstheme="minorHAnsi"/>
              </w:rPr>
            </w:pPr>
            <w:r w:rsidRPr="000F3CC4">
              <w:rPr>
                <w:rFonts w:cstheme="minorHAnsi"/>
              </w:rPr>
              <w:t xml:space="preserve">Academic Unit of Bone Metabolism, Department of Oncology and Metabolism, The </w:t>
            </w:r>
            <w:proofErr w:type="spellStart"/>
            <w:r w:rsidRPr="000F3CC4">
              <w:rPr>
                <w:rFonts w:cstheme="minorHAnsi"/>
              </w:rPr>
              <w:t>Mellanby</w:t>
            </w:r>
            <w:proofErr w:type="spellEnd"/>
            <w:r w:rsidRPr="000F3CC4">
              <w:rPr>
                <w:rFonts w:cstheme="minorHAnsi"/>
              </w:rPr>
              <w:t xml:space="preserve"> Centre For Bone Research, University of Sheffield, Sheffield, UK</w:t>
            </w:r>
            <w:r w:rsidRPr="00041FCB">
              <w:rPr>
                <w:rFonts w:cstheme="minorHAnsi"/>
              </w:rPr>
              <w:t xml:space="preserve"> </w:t>
            </w:r>
          </w:p>
        </w:tc>
      </w:tr>
    </w:tbl>
    <w:p w14:paraId="58D25917" w14:textId="77777777" w:rsidR="00DC5AB2" w:rsidRDefault="00DC5AB2" w:rsidP="009A1924">
      <w:pPr>
        <w:ind w:left="567"/>
      </w:pPr>
    </w:p>
    <w:p w14:paraId="18B0ACBC" w14:textId="77777777" w:rsidR="009A1924" w:rsidRDefault="009A1924" w:rsidP="009A1924">
      <w:pPr>
        <w:ind w:left="567"/>
      </w:pPr>
    </w:p>
    <w:p w14:paraId="342EBA4B" w14:textId="4440CBC4" w:rsidR="009A1924" w:rsidRDefault="00C154F6" w:rsidP="00C154F6">
      <w:pPr>
        <w:ind w:left="567"/>
      </w:pPr>
      <w:r w:rsidRPr="00C154F6">
        <w:rPr>
          <w:b/>
          <w:bCs/>
        </w:rPr>
        <w:t>Correspondence to</w:t>
      </w:r>
      <w:r w:rsidRPr="00C154F6">
        <w:t>: Prof John A Kanis, Centre for Metabolic Bone Diseases, University of Sheffield Medical School, Beech Hill Road, Sheffield S10 2RX, UK; Tel: +44 114 285 1109; Fax: +44 114 285 1813; w.j.pontefract@shef.ac.uk</w:t>
      </w:r>
    </w:p>
    <w:p w14:paraId="7FADB0CD" w14:textId="77777777" w:rsidR="009A1924" w:rsidRDefault="009A1924"/>
    <w:p w14:paraId="3360BE5A" w14:textId="77777777" w:rsidR="00836F8B" w:rsidRDefault="00836F8B" w:rsidP="00552CDB">
      <w:pPr>
        <w:spacing w:line="276" w:lineRule="auto"/>
        <w:ind w:left="567"/>
        <w:rPr>
          <w:b/>
          <w:bCs/>
        </w:rPr>
      </w:pPr>
    </w:p>
    <w:p w14:paraId="45649558" w14:textId="741060DC" w:rsidR="0078557C" w:rsidRPr="0078557C" w:rsidRDefault="0078557C" w:rsidP="00552CDB">
      <w:pPr>
        <w:spacing w:line="276" w:lineRule="auto"/>
        <w:ind w:left="567"/>
        <w:rPr>
          <w:b/>
          <w:bCs/>
        </w:rPr>
      </w:pPr>
      <w:r w:rsidRPr="0078557C">
        <w:rPr>
          <w:b/>
          <w:bCs/>
        </w:rPr>
        <w:t xml:space="preserve">* Other SCOOP Study Team members: </w:t>
      </w:r>
    </w:p>
    <w:p w14:paraId="3EC227F6" w14:textId="2A2AFA4C" w:rsidR="00E117B1" w:rsidRDefault="00BF4D7B" w:rsidP="00552CDB">
      <w:pPr>
        <w:spacing w:line="276" w:lineRule="auto"/>
        <w:ind w:left="567"/>
      </w:pPr>
      <w:r w:rsidRPr="00DD6363">
        <w:rPr>
          <w:i/>
          <w:iCs/>
        </w:rPr>
        <w:t>Bristol</w:t>
      </w:r>
      <w:r w:rsidRPr="00BF4D7B">
        <w:t xml:space="preserve">:  Ali Heawood. </w:t>
      </w:r>
      <w:r w:rsidR="0078557C" w:rsidRPr="001B3620">
        <w:rPr>
          <w:i/>
          <w:iCs/>
        </w:rPr>
        <w:t>Birmingham</w:t>
      </w:r>
      <w:r w:rsidR="0078557C" w:rsidRPr="0078557C">
        <w:t xml:space="preserve">: Nicola Crabtree, Helen Duffy, </w:t>
      </w:r>
      <w:r w:rsidR="00345378">
        <w:t>Neil</w:t>
      </w:r>
      <w:r w:rsidR="009A6B5D">
        <w:t xml:space="preserve"> </w:t>
      </w:r>
      <w:r w:rsidR="00C868A4">
        <w:t>Gittoes,</w:t>
      </w:r>
      <w:r w:rsidR="00345378">
        <w:t xml:space="preserve"> </w:t>
      </w:r>
      <w:r w:rsidR="0078557C" w:rsidRPr="0078557C">
        <w:t xml:space="preserve">Jim </w:t>
      </w:r>
      <w:proofErr w:type="spellStart"/>
      <w:r w:rsidR="0078557C" w:rsidRPr="0078557C">
        <w:t>Parle</w:t>
      </w:r>
      <w:proofErr w:type="spellEnd"/>
      <w:r w:rsidR="0078557C" w:rsidRPr="0078557C">
        <w:t xml:space="preserve">, Farzana Rashid, Katie </w:t>
      </w:r>
      <w:proofErr w:type="spellStart"/>
      <w:r w:rsidR="0078557C" w:rsidRPr="0078557C">
        <w:t>Stant</w:t>
      </w:r>
      <w:proofErr w:type="spellEnd"/>
      <w:r w:rsidR="0078557C" w:rsidRPr="0078557C">
        <w:t xml:space="preserve">. </w:t>
      </w:r>
      <w:r w:rsidR="0078557C" w:rsidRPr="00F60AE1">
        <w:rPr>
          <w:i/>
          <w:iCs/>
        </w:rPr>
        <w:t>Bristol</w:t>
      </w:r>
      <w:r w:rsidR="0078557C" w:rsidRPr="0078557C">
        <w:t xml:space="preserve">: Kate Taylor, Clare Thomas (née Emmett). </w:t>
      </w:r>
      <w:r w:rsidR="0078557C" w:rsidRPr="00455955">
        <w:rPr>
          <w:i/>
          <w:iCs/>
        </w:rPr>
        <w:t>Manchester</w:t>
      </w:r>
      <w:r w:rsidR="0078557C" w:rsidRPr="0078557C">
        <w:t xml:space="preserve">: Emma Knox, Cherry Tenneson, Helen Williams. </w:t>
      </w:r>
      <w:r w:rsidR="0078557C" w:rsidRPr="00455955">
        <w:rPr>
          <w:i/>
          <w:iCs/>
        </w:rPr>
        <w:t>Norwich</w:t>
      </w:r>
      <w:r w:rsidR="0078557C" w:rsidRPr="0078557C">
        <w:t>: David Adams, Veronica Bion, Jeanette Blacklock, Tony Dyer</w:t>
      </w:r>
      <w:r w:rsidR="00471CE9">
        <w:t>, Rebe</w:t>
      </w:r>
      <w:r w:rsidR="00BF6A79">
        <w:t>kah Fong-Soe-</w:t>
      </w:r>
      <w:r w:rsidR="00B035F4">
        <w:t>Khioe</w:t>
      </w:r>
      <w:r w:rsidR="00F269D5">
        <w:t>, Elizabeth</w:t>
      </w:r>
      <w:r w:rsidR="00F269D5" w:rsidRPr="00F269D5">
        <w:t xml:space="preserve"> Lenaghan</w:t>
      </w:r>
      <w:r w:rsidR="0078557C" w:rsidRPr="0078557C">
        <w:t xml:space="preserve">. </w:t>
      </w:r>
      <w:r w:rsidR="0078557C" w:rsidRPr="00455955">
        <w:rPr>
          <w:i/>
          <w:iCs/>
        </w:rPr>
        <w:t>Sheffield</w:t>
      </w:r>
      <w:r w:rsidR="0078557C" w:rsidRPr="0078557C">
        <w:t xml:space="preserve">: Selina </w:t>
      </w:r>
      <w:proofErr w:type="spellStart"/>
      <w:r w:rsidR="0078557C" w:rsidRPr="0078557C">
        <w:t>Bratherton</w:t>
      </w:r>
      <w:proofErr w:type="spellEnd"/>
      <w:r w:rsidR="0078557C" w:rsidRPr="0078557C">
        <w:t xml:space="preserve"> (née Simpson), Matt Fidler, Katharine Knight, Carol McGurk, Katie Smith, Stacey Young. </w:t>
      </w:r>
      <w:r w:rsidR="0078557C" w:rsidRPr="00455955">
        <w:rPr>
          <w:i/>
          <w:iCs/>
        </w:rPr>
        <w:t>Southampton</w:t>
      </w:r>
      <w:r w:rsidR="0078557C" w:rsidRPr="0078557C">
        <w:t xml:space="preserve">: Karen Collins, Janet </w:t>
      </w:r>
      <w:proofErr w:type="spellStart"/>
      <w:r w:rsidR="0078557C" w:rsidRPr="0078557C">
        <w:t>Cushnaghan</w:t>
      </w:r>
      <w:proofErr w:type="spellEnd"/>
      <w:r w:rsidR="0078557C" w:rsidRPr="0078557C">
        <w:t xml:space="preserve">. </w:t>
      </w:r>
      <w:r w:rsidR="0078557C" w:rsidRPr="00455955">
        <w:rPr>
          <w:i/>
          <w:iCs/>
        </w:rPr>
        <w:t>York</w:t>
      </w:r>
      <w:r w:rsidR="0078557C" w:rsidRPr="0078557C">
        <w:t>: Catherine Arundel, Kerry Bell, Laura Clark, Sue Collins, Sarah Gardner, Natasha Mitchell</w:t>
      </w:r>
      <w:r w:rsidR="005371E7">
        <w:t xml:space="preserve">, David </w:t>
      </w:r>
      <w:proofErr w:type="spellStart"/>
      <w:r w:rsidR="005371E7">
        <w:t>Torgeson</w:t>
      </w:r>
      <w:proofErr w:type="spellEnd"/>
      <w:r w:rsidR="0078557C" w:rsidRPr="0078557C">
        <w:t>.</w:t>
      </w:r>
    </w:p>
    <w:p w14:paraId="3983DDC9" w14:textId="77777777" w:rsidR="00E117B1" w:rsidRDefault="00E117B1">
      <w:r>
        <w:br w:type="page"/>
      </w:r>
    </w:p>
    <w:p w14:paraId="12E0448F" w14:textId="77777777" w:rsidR="0078557C" w:rsidRPr="0078557C" w:rsidRDefault="0078557C" w:rsidP="0078557C">
      <w:pPr>
        <w:ind w:left="567"/>
      </w:pPr>
    </w:p>
    <w:p w14:paraId="40B2E1F0" w14:textId="77777777" w:rsidR="009A1924" w:rsidRPr="00085FE9" w:rsidRDefault="00085FE9" w:rsidP="009A1924">
      <w:pPr>
        <w:ind w:left="567"/>
        <w:rPr>
          <w:b/>
          <w:bCs/>
          <w:sz w:val="28"/>
          <w:szCs w:val="28"/>
        </w:rPr>
      </w:pPr>
      <w:r w:rsidRPr="00085FE9">
        <w:rPr>
          <w:b/>
          <w:bCs/>
          <w:sz w:val="28"/>
          <w:szCs w:val="28"/>
        </w:rPr>
        <w:t>A</w:t>
      </w:r>
      <w:r w:rsidR="009A1924" w:rsidRPr="00085FE9">
        <w:rPr>
          <w:b/>
          <w:bCs/>
          <w:sz w:val="28"/>
          <w:szCs w:val="28"/>
        </w:rPr>
        <w:t>bstract</w:t>
      </w:r>
    </w:p>
    <w:p w14:paraId="299292AC" w14:textId="43C05289" w:rsidR="009A1924" w:rsidRDefault="00C202AA" w:rsidP="009A1924">
      <w:pPr>
        <w:ind w:left="567"/>
      </w:pPr>
      <w:r w:rsidRPr="00C202AA">
        <w:rPr>
          <w:b/>
          <w:bCs/>
        </w:rPr>
        <w:t>Summary</w:t>
      </w:r>
      <w:r w:rsidR="007C14E6">
        <w:rPr>
          <w:b/>
          <w:bCs/>
        </w:rPr>
        <w:t xml:space="preserve"> </w:t>
      </w:r>
      <w:r w:rsidR="009A1924">
        <w:t>Community-based screening and treatment of women age 70–85 years at high fracture risk reduced fractures</w:t>
      </w:r>
      <w:r w:rsidR="00896E94">
        <w:t>;</w:t>
      </w:r>
      <w:r w:rsidR="00D2681B">
        <w:t xml:space="preserve"> </w:t>
      </w:r>
      <w:r w:rsidR="00F14FD6">
        <w:t>moreover,</w:t>
      </w:r>
      <w:r w:rsidR="00D2681B">
        <w:t xml:space="preserve"> the</w:t>
      </w:r>
      <w:r w:rsidR="009A1924">
        <w:t xml:space="preserve"> screening programme was cost</w:t>
      </w:r>
      <w:r w:rsidR="00A97AE5">
        <w:t>-</w:t>
      </w:r>
      <w:r w:rsidR="009A1924">
        <w:t>saving. The results support a case for a screening programme of fracture risk in older women in the UK.</w:t>
      </w:r>
    </w:p>
    <w:p w14:paraId="7711AC32" w14:textId="18095C28" w:rsidR="009A1924" w:rsidRDefault="009A1924" w:rsidP="00C816E0">
      <w:pPr>
        <w:ind w:left="567"/>
      </w:pPr>
      <w:r w:rsidRPr="00F667A6">
        <w:rPr>
          <w:b/>
          <w:bCs/>
        </w:rPr>
        <w:t>Purpose</w:t>
      </w:r>
      <w:r w:rsidR="007C14E6">
        <w:t xml:space="preserve"> </w:t>
      </w:r>
      <w:proofErr w:type="gramStart"/>
      <w:r w:rsidR="005033E9">
        <w:t>T</w:t>
      </w:r>
      <w:r>
        <w:t>he</w:t>
      </w:r>
      <w:proofErr w:type="gramEnd"/>
      <w:r>
        <w:t xml:space="preserve"> SCOOP (screening for prevention of fractures in older women) </w:t>
      </w:r>
      <w:r w:rsidR="005D6698">
        <w:t xml:space="preserve">randomised controlled </w:t>
      </w:r>
      <w:r w:rsidR="00B61087">
        <w:t>trial investigated</w:t>
      </w:r>
      <w:r>
        <w:t xml:space="preserve"> whether community-based screening could reduce fractures in women age 70–85 years. The objective of this study was to estimate the </w:t>
      </w:r>
      <w:r w:rsidR="00F14FD6">
        <w:t>long-term</w:t>
      </w:r>
      <w:r w:rsidR="00BE4FEB">
        <w:t xml:space="preserve"> </w:t>
      </w:r>
      <w:r>
        <w:t>cost-effectiveness of screening for fracture risk in a UK primary care setting compared with usual management, based on the SCOOP study.</w:t>
      </w:r>
    </w:p>
    <w:p w14:paraId="7C07E096" w14:textId="4692E969" w:rsidR="009A1924" w:rsidRDefault="009A1924" w:rsidP="009A1924">
      <w:pPr>
        <w:ind w:left="567"/>
      </w:pPr>
      <w:r w:rsidRPr="00F667A6">
        <w:rPr>
          <w:b/>
          <w:bCs/>
        </w:rPr>
        <w:t>Methods</w:t>
      </w:r>
      <w:r w:rsidR="005C1677">
        <w:rPr>
          <w:b/>
          <w:bCs/>
        </w:rPr>
        <w:t xml:space="preserve"> </w:t>
      </w:r>
      <w:r>
        <w:t xml:space="preserve">A health economic Markov model was used to predict the life-time consequences in terms of costs and quality of life of the screening programme compared with the control arm. The model was populated with costs related to drugs, administration and screening intervention derived from the SCOOP study. Fracture risk reduction in the screening arm compared with the usual management arm was derived from SCOOP. Modelled fracture risk corresponded to the risk observed in SCOOP. </w:t>
      </w:r>
    </w:p>
    <w:p w14:paraId="553FE662" w14:textId="6BADFCE3" w:rsidR="009A1924" w:rsidRDefault="009A1924" w:rsidP="009A1924">
      <w:pPr>
        <w:ind w:left="567"/>
      </w:pPr>
      <w:r w:rsidRPr="00F667A6">
        <w:rPr>
          <w:b/>
          <w:bCs/>
        </w:rPr>
        <w:t>Results</w:t>
      </w:r>
      <w:r w:rsidR="005C1677">
        <w:rPr>
          <w:b/>
          <w:bCs/>
        </w:rPr>
        <w:t xml:space="preserve"> </w:t>
      </w:r>
      <w:r>
        <w:t>Screening</w:t>
      </w:r>
      <w:r w:rsidR="00E601FA">
        <w:t xml:space="preserve"> of 1,000 patients</w:t>
      </w:r>
      <w:r>
        <w:t xml:space="preserve"> saved 9 hip fractures and 20 non-hip fractures over the remaining lifetime (mean 14 years) compared with usual management. In total, the screening arm saved costs (£286) and gained 0.015 QALYs/patient in comparison with usual management arm. </w:t>
      </w:r>
    </w:p>
    <w:p w14:paraId="0F761C3D" w14:textId="03654CDD" w:rsidR="009241AB" w:rsidRDefault="009A1924" w:rsidP="009A1924">
      <w:pPr>
        <w:ind w:left="567"/>
      </w:pPr>
      <w:r w:rsidRPr="009A1924">
        <w:rPr>
          <w:b/>
          <w:bCs/>
        </w:rPr>
        <w:t>Conclusions</w:t>
      </w:r>
      <w:r w:rsidR="005C1677">
        <w:rPr>
          <w:b/>
          <w:bCs/>
        </w:rPr>
        <w:t xml:space="preserve"> </w:t>
      </w:r>
      <w:r>
        <w:t xml:space="preserve">This analysis suggests that a screening programme of fracture risk in older women in the UK </w:t>
      </w:r>
      <w:r w:rsidR="00472789">
        <w:t>w</w:t>
      </w:r>
      <w:r>
        <w:t xml:space="preserve">ould gain quality of life and life </w:t>
      </w:r>
      <w:proofErr w:type="gramStart"/>
      <w:r>
        <w:t xml:space="preserve">years, </w:t>
      </w:r>
      <w:r w:rsidR="00491A1C">
        <w:t>and</w:t>
      </w:r>
      <w:proofErr w:type="gramEnd"/>
      <w:r w:rsidR="00491A1C">
        <w:t xml:space="preserve"> reduce</w:t>
      </w:r>
      <w:r>
        <w:t xml:space="preserve"> fracture costs </w:t>
      </w:r>
      <w:r w:rsidR="007D3704">
        <w:t xml:space="preserve">to more than </w:t>
      </w:r>
      <w:r>
        <w:t>offset the cost of running the programme.</w:t>
      </w:r>
    </w:p>
    <w:p w14:paraId="41261372" w14:textId="77777777" w:rsidR="009A1924" w:rsidRDefault="009A1924" w:rsidP="009A1924">
      <w:pPr>
        <w:ind w:left="567"/>
      </w:pPr>
    </w:p>
    <w:p w14:paraId="6CC4DA99" w14:textId="77777777" w:rsidR="009A1924" w:rsidRDefault="009A1924" w:rsidP="009A1924">
      <w:pPr>
        <w:ind w:left="567"/>
      </w:pPr>
      <w:r w:rsidRPr="00F667A6">
        <w:rPr>
          <w:b/>
          <w:bCs/>
        </w:rPr>
        <w:t>Key words</w:t>
      </w:r>
      <w:r w:rsidR="00F667A6">
        <w:t xml:space="preserve"> F</w:t>
      </w:r>
      <w:r w:rsidRPr="009A1924">
        <w:t>racture risk assessment</w:t>
      </w:r>
      <w:r w:rsidR="00476752" w:rsidRPr="00476752">
        <w:t xml:space="preserve"> ∙ </w:t>
      </w:r>
      <w:r w:rsidR="00F667A6">
        <w:t>C</w:t>
      </w:r>
      <w:r w:rsidRPr="009A1924">
        <w:t>ost-effectiveness</w:t>
      </w:r>
      <w:r w:rsidR="00476752" w:rsidRPr="00476752">
        <w:t xml:space="preserve"> ∙ </w:t>
      </w:r>
      <w:r w:rsidRPr="009A1924">
        <w:t>United Kingdom</w:t>
      </w:r>
      <w:r w:rsidR="00476752" w:rsidRPr="00476752">
        <w:t xml:space="preserve"> ∙ </w:t>
      </w:r>
      <w:r w:rsidRPr="009A1924">
        <w:t>FRAX</w:t>
      </w:r>
      <w:r w:rsidR="00476752" w:rsidRPr="00476752">
        <w:t xml:space="preserve"> ∙ </w:t>
      </w:r>
      <w:r w:rsidR="00F667A6">
        <w:t>R</w:t>
      </w:r>
      <w:r w:rsidRPr="009A1924">
        <w:t>andomized controlled trial</w:t>
      </w:r>
    </w:p>
    <w:p w14:paraId="570305C8" w14:textId="77777777" w:rsidR="009A1924" w:rsidRDefault="009A1924">
      <w:r>
        <w:br w:type="page"/>
      </w:r>
    </w:p>
    <w:p w14:paraId="2A01C092" w14:textId="77777777" w:rsidR="009A1924" w:rsidRPr="00DD01AD" w:rsidRDefault="009A1924" w:rsidP="009A1924">
      <w:pPr>
        <w:ind w:left="567"/>
        <w:rPr>
          <w:b/>
          <w:bCs/>
          <w:sz w:val="28"/>
          <w:szCs w:val="28"/>
        </w:rPr>
      </w:pPr>
      <w:r w:rsidRPr="00DD01AD">
        <w:rPr>
          <w:b/>
          <w:bCs/>
          <w:sz w:val="28"/>
          <w:szCs w:val="28"/>
        </w:rPr>
        <w:lastRenderedPageBreak/>
        <w:t>Introduction</w:t>
      </w:r>
    </w:p>
    <w:p w14:paraId="20455EA2" w14:textId="79720F28" w:rsidR="009A1924" w:rsidRDefault="009A1924" w:rsidP="004636A6">
      <w:pPr>
        <w:spacing w:line="276" w:lineRule="auto"/>
        <w:ind w:left="567"/>
      </w:pPr>
      <w:r>
        <w:t xml:space="preserve">It is estimated that over 500,000 fragility fractures were sustained in the UK in 2010 </w:t>
      </w:r>
      <w:r w:rsidR="006A0F87">
        <w:fldChar w:fldCharType="begin">
          <w:fldData xml:space="preserve">PEVuZE5vdGU+PENpdGU+PEF1dGhvcj5TdmVkYm9tPC9BdXRob3I+PFllYXI+MjAxMzwvWWVhcj48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</w:fldData>
        </w:fldChar>
      </w:r>
      <w:r w:rsidR="000D2BF0">
        <w:instrText xml:space="preserve"> ADDIN EN.CITE </w:instrText>
      </w:r>
      <w:r w:rsidR="000D2BF0">
        <w:fldChar w:fldCharType="begin">
          <w:fldData xml:space="preserve">PEVuZE5vdGU+PENpdGU+PEF1dGhvcj5TdmVkYm9tPC9BdXRob3I+PFllYXI+MjAxMzwvWWVhcj48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</w:fldData>
        </w:fldChar>
      </w:r>
      <w:r w:rsidR="000D2BF0">
        <w:instrText xml:space="preserve"> ADDIN EN.CITE.DATA </w:instrText>
      </w:r>
      <w:r w:rsidR="000D2BF0">
        <w:fldChar w:fldCharType="end"/>
      </w:r>
      <w:r w:rsidR="006A0F87">
        <w:fldChar w:fldCharType="separate"/>
      </w:r>
      <w:r w:rsidR="000D2BF0">
        <w:rPr>
          <w:noProof/>
        </w:rPr>
        <w:t>[1]</w:t>
      </w:r>
      <w:r w:rsidR="006A0F87">
        <w:fldChar w:fldCharType="end"/>
      </w:r>
      <w:r>
        <w:t xml:space="preserve">. Fragility fractures are associated with major societal costs and individual suffering. In 2010, the monetary burden of osteoporosis was £4,397 million in the UK, the majority of which was costs related to treating fractures. In addition, approximately 160,000 QALYs were lost in the same year due to incident and previous fractures. Although many available treatments for fracture prevention have been shown to be cost-effective in patients at high risk of fracture </w:t>
      </w:r>
      <w:r w:rsidR="006A0F87">
        <w:fldChar w:fldCharType="begin"/>
      </w:r>
      <w:r w:rsidR="000D2BF0">
        <w:instrText xml:space="preserve"> ADDIN EN.CITE &lt;EndNote&gt;&lt;Cite&gt;&lt;Author&gt;Kanis&lt;/Author&gt;&lt;Year&gt;2019&lt;/Year&gt;&lt;RecNum&gt;19&lt;/RecNum&gt;&lt;DisplayText&gt;[2]&lt;/DisplayText&gt;&lt;record&gt;&lt;rec-number&gt;19&lt;/rec-number&gt;&lt;foreign-keys&gt;&lt;key app="EN" db-id="ft0szrad7w0taaexsaav02zhze5z0r55dtdx" timestamp="1560518728"&gt;19&lt;/key&gt;&lt;/foreign-keys&gt;&lt;ref-type name="Journal Article"&gt;17&lt;/ref-type&gt;&lt;contributors&gt;&lt;authors&gt;&lt;author&gt;Kanis, J. A.&lt;/author&gt;&lt;author&gt;Cooper, C.&lt;/author&gt;&lt;author&gt;Rizzoli, R.&lt;/author&gt;&lt;author&gt;Reginster, J. Y.&lt;/author&gt;&lt;author&gt;on behalf of the Scientific Advisory Board of the European Society for, Clinical&lt;/author&gt;&lt;author&gt;Economic Aspects of, Osteoporosis&lt;/author&gt;&lt;author&gt;the Committees of Scientific, Advisors&lt;/author&gt;&lt;author&gt;National Societies of the International Osteoporosis, Foundation&lt;/author&gt;&lt;/authors&gt;&lt;/contributors&gt;&lt;titles&gt;&lt;title&gt;European guidance for the diagnosis and management of osteoporosis in postmenopausal women&lt;/title&gt;&lt;secondary-title&gt;Osteoporosis International&lt;/secondary-title&gt;&lt;/titles&gt;&lt;periodical&gt;&lt;full-title&gt;Osteoporosis International&lt;/full-title&gt;&lt;/periodical&gt;&lt;pages&gt;3-44&lt;/pages&gt;&lt;volume&gt;30&lt;/volume&gt;&lt;number&gt;1&lt;/number&gt;&lt;dates&gt;&lt;year&gt;2019&lt;/year&gt;&lt;pub-dates&gt;&lt;date&gt;2019/01/01&lt;/date&gt;&lt;/pub-dates&gt;&lt;/dates&gt;&lt;isbn&gt;1433-2965&lt;/isbn&gt;&lt;urls&gt;&lt;related-urls&gt;&lt;url&gt;https://doi.org/10.1007/s00198-018-4704-5&lt;/url&gt;&lt;/related-urls&gt;&lt;/urls&gt;&lt;electronic-resource-num&gt;10.1007/s00198-018-4704-5&lt;/electronic-resource-num&gt;&lt;/record&gt;&lt;/Cite&gt;&lt;/EndNote&gt;</w:instrText>
      </w:r>
      <w:r w:rsidR="006A0F87">
        <w:fldChar w:fldCharType="separate"/>
      </w:r>
      <w:r w:rsidR="000D2BF0">
        <w:rPr>
          <w:noProof/>
        </w:rPr>
        <w:t>[2]</w:t>
      </w:r>
      <w:r w:rsidR="006A0F87">
        <w:fldChar w:fldCharType="end"/>
      </w:r>
      <w:r>
        <w:t xml:space="preserve">, there is a large “treatment gap”, in that a minority of individuals at high fracture risk are identified and receive appropriate treatment </w:t>
      </w:r>
      <w:r w:rsidR="006A0F87">
        <w:fldChar w:fldCharType="begin">
          <w:fldData xml:space="preserve">PEVuZE5vdGU+PENpdGU+PEF1dGhvcj5LYW5pczwvQXV0aG9yPjxZZWFyPjIwMTM8L1llYXI+PFJl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</w:fldData>
        </w:fldChar>
      </w:r>
      <w:r w:rsidR="000D2BF0">
        <w:instrText xml:space="preserve"> ADDIN EN.CITE </w:instrText>
      </w:r>
      <w:r w:rsidR="000D2BF0">
        <w:fldChar w:fldCharType="begin">
          <w:fldData xml:space="preserve">PEVuZE5vdGU+PENpdGU+PEF1dGhvcj5LYW5pczwvQXV0aG9yPjxZZWFyPjIwMTM8L1llYXI+PFJl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</w:fldData>
        </w:fldChar>
      </w:r>
      <w:r w:rsidR="000D2BF0">
        <w:instrText xml:space="preserve"> ADDIN EN.CITE.DATA </w:instrText>
      </w:r>
      <w:r w:rsidR="000D2BF0">
        <w:fldChar w:fldCharType="end"/>
      </w:r>
      <w:r w:rsidR="006A0F87">
        <w:fldChar w:fldCharType="separate"/>
      </w:r>
      <w:r w:rsidR="000D2BF0">
        <w:rPr>
          <w:noProof/>
        </w:rPr>
        <w:t>[3]</w:t>
      </w:r>
      <w:r w:rsidR="006A0F87">
        <w:fldChar w:fldCharType="end"/>
      </w:r>
      <w:r>
        <w:t>.</w:t>
      </w:r>
    </w:p>
    <w:p w14:paraId="204C2C2B" w14:textId="5C16ECB1" w:rsidR="009A1924" w:rsidRDefault="009A1924" w:rsidP="004636A6">
      <w:pPr>
        <w:spacing w:line="276" w:lineRule="auto"/>
        <w:ind w:left="567"/>
      </w:pPr>
      <w:r>
        <w:t xml:space="preserve">Historically, fracture risk has been assessed mainly </w:t>
      </w:r>
      <w:proofErr w:type="gramStart"/>
      <w:r>
        <w:t>by the use of</w:t>
      </w:r>
      <w:proofErr w:type="gramEnd"/>
      <w:r>
        <w:t xml:space="preserve"> bone mineral density (BMD) measurement alone. BMD has been shown, however, to have low sensitivity for fracture risk in that most fragility fractures arise in individuals without densitometric osteoporosis </w:t>
      </w:r>
      <w:r w:rsidR="006A0F87">
        <w:fldChar w:fldCharType="begin"/>
      </w:r>
      <w:r w:rsidR="000D2BF0">
        <w:instrText xml:space="preserve"> ADDIN EN.CITE &lt;EndNote&gt;&lt;Cite&gt;&lt;Author&gt;Kanis&lt;/Author&gt;&lt;Year&gt;2008&lt;/Year&gt;&lt;RecNum&gt;14&lt;/RecNum&gt;&lt;DisplayText&gt;[4]&lt;/DisplayText&gt;&lt;record&gt;&lt;rec-number&gt;14&lt;/rec-number&gt;&lt;foreign-keys&gt;&lt;key app="EN" db-id="ft0szrad7w0taaexsaav02zhze5z0r55dtdx" timestamp="1543343140"&gt;14&lt;/key&gt;&lt;/foreign-keys&gt;&lt;ref-type name="Journal Article"&gt;17&lt;/ref-type&gt;&lt;contributors&gt;&lt;authors&gt;&lt;author&gt;Kanis, J. A.&lt;/author&gt;&lt;author&gt;Johnell, O.&lt;/author&gt;&lt;author&gt;Oden, A.&lt;/author&gt;&lt;author&gt;Johansson, H.&lt;/author&gt;&lt;author&gt;McCloskey, E.&lt;/author&gt;&lt;/authors&gt;&lt;/contributors&gt;&lt;auth-address&gt;WHO Collaborating Centre for Metabolic Bone Diseases, University of Sheffield Medical School, Beech Hill Road, Sheffield S10 2RX, UK. w.j.Pontefract@shef.ac.uk&lt;/auth-address&gt;&lt;titles&gt;&lt;title&gt;FRAX and the assessment of fracture probability in men and women from the UK&lt;/title&gt;&lt;secondary-title&gt;Osteoporos Int&lt;/secondary-title&gt;&lt;/titles&gt;&lt;periodical&gt;&lt;full-title&gt;Osteoporos Int&lt;/full-title&gt;&lt;/periodical&gt;&lt;pages&gt;385-97&lt;/pages&gt;&lt;volume&gt;19&lt;/volume&gt;&lt;number&gt;4&lt;/number&gt;&lt;keywords&gt;&lt;keyword&gt;Aged&lt;/keyword&gt;&lt;keyword&gt;Aged, 80 and over&lt;/keyword&gt;&lt;keyword&gt;Body Mass Index&lt;/keyword&gt;&lt;keyword&gt;Epidemiologic Methods&lt;/keyword&gt;&lt;keyword&gt;Female&lt;/keyword&gt;&lt;keyword&gt;Hip Fractures/epidemiology/*etiology&lt;/keyword&gt;&lt;keyword&gt;Humans&lt;/keyword&gt;&lt;keyword&gt;Male&lt;/keyword&gt;&lt;keyword&gt;Middle Aged&lt;/keyword&gt;&lt;keyword&gt;Osteoporosis/*complications/epidemiology&lt;/keyword&gt;&lt;keyword&gt;Research Design/statistics &amp;amp; numerical data&lt;/keyword&gt;&lt;keyword&gt;Time Factors&lt;/keyword&gt;&lt;keyword&gt;United Kingdom/epidemiology&lt;/keyword&gt;&lt;/keywords&gt;&lt;dates&gt;&lt;year&gt;2008&lt;/year&gt;&lt;pub-dates&gt;&lt;date&gt;Apr&lt;/date&gt;&lt;/pub-dates&gt;&lt;/dates&gt;&lt;isbn&gt;0937-941X (Print)&amp;#xD;0937-941X (Linking)&lt;/isbn&gt;&lt;accession-num&gt;18292978&lt;/accession-num&gt;&lt;urls&gt;&lt;related-urls&gt;&lt;url&gt;https://www.ncbi.nlm.nih.gov/pubmed/18292978&lt;/url&gt;&lt;/related-urls&gt;&lt;/urls&gt;&lt;custom2&gt;PMC2267485&lt;/custom2&gt;&lt;electronic-resource-num&gt;10.1007/s00198-007-0543-5&lt;/electronic-resource-num&gt;&lt;/record&gt;&lt;/Cite&gt;&lt;/EndNote&gt;</w:instrText>
      </w:r>
      <w:r w:rsidR="006A0F87">
        <w:fldChar w:fldCharType="separate"/>
      </w:r>
      <w:r w:rsidR="000D2BF0">
        <w:rPr>
          <w:noProof/>
        </w:rPr>
        <w:t>[4]</w:t>
      </w:r>
      <w:r w:rsidR="006A0F87">
        <w:fldChar w:fldCharType="end"/>
      </w:r>
      <w:r>
        <w:t>. FRAX® is a tool freely accessible on the web (www.shef.ac.uk/FRAX), which was developed to improve the prediction of fracture risk</w:t>
      </w:r>
      <w:r w:rsidR="00D50D3E">
        <w:t xml:space="preserve"> </w:t>
      </w:r>
      <w:r w:rsidR="006A0F87">
        <w:fldChar w:fldCharType="begin">
          <w:fldData xml:space="preserve">PEVuZE5vdGU+PENpdGU+PEF1dGhvcj5LYW5pczwvQXV0aG9yPjxZZWFyPjIwMDc8L1llYXI+PFJl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</w:fldData>
        </w:fldChar>
      </w:r>
      <w:r w:rsidR="000D2BF0">
        <w:instrText xml:space="preserve"> ADDIN EN.CITE </w:instrText>
      </w:r>
      <w:r w:rsidR="000D2BF0">
        <w:fldChar w:fldCharType="begin">
          <w:fldData xml:space="preserve">PEVuZE5vdGU+PENpdGU+PEF1dGhvcj5LYW5pczwvQXV0aG9yPjxZZWFyPjIwMDc8L1llYXI+PFJl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</w:fldData>
        </w:fldChar>
      </w:r>
      <w:r w:rsidR="000D2BF0">
        <w:instrText xml:space="preserve"> ADDIN EN.CITE.DATA </w:instrText>
      </w:r>
      <w:r w:rsidR="000D2BF0">
        <w:fldChar w:fldCharType="end"/>
      </w:r>
      <w:r w:rsidR="006A0F87">
        <w:fldChar w:fldCharType="separate"/>
      </w:r>
      <w:r w:rsidR="000D2BF0">
        <w:rPr>
          <w:noProof/>
        </w:rPr>
        <w:t>[5]</w:t>
      </w:r>
      <w:r w:rsidR="006A0F87">
        <w:fldChar w:fldCharType="end"/>
      </w:r>
      <w:r>
        <w:t xml:space="preserve">. FRAX calculates the 10-year hip and major osteoporotic fracture probabilities based on a set of clinical risk factors and is recommended, for example, by the National Institute for </w:t>
      </w:r>
      <w:r w:rsidR="00FD7010">
        <w:t xml:space="preserve">Health and </w:t>
      </w:r>
      <w:r>
        <w:t>Care Excellence (NICE) and the National Osteoporosis Guidelines Group (NOGG) for the assessment of patients in the UK</w:t>
      </w:r>
      <w:r w:rsidR="006A0F87" w:rsidRPr="006A0F87">
        <w:t xml:space="preserve"> </w:t>
      </w:r>
      <w:r w:rsidR="000F2A1F">
        <w:fldChar w:fldCharType="begin">
          <w:fldData xml:space="preserve">PEVuZE5vdGU+PENpdGU+PEF1dGhvcj5OYXRpb25hbCBJbnN0aXR1dGUgZm9yIEhlYWx0aCBhbmQg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</w:fldData>
        </w:fldChar>
      </w:r>
      <w:r w:rsidR="000D2BF0">
        <w:instrText xml:space="preserve"> ADDIN EN.CITE </w:instrText>
      </w:r>
      <w:r w:rsidR="000D2BF0">
        <w:fldChar w:fldCharType="begin">
          <w:fldData xml:space="preserve">PEVuZE5vdGU+PENpdGU+PEF1dGhvcj5OYXRpb25hbCBJbnN0aXR1dGUgZm9yIEhlYWx0aCBhbmQg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</w:fldData>
        </w:fldChar>
      </w:r>
      <w:r w:rsidR="000D2BF0">
        <w:instrText xml:space="preserve"> ADDIN EN.CITE.DATA </w:instrText>
      </w:r>
      <w:r w:rsidR="000D2BF0">
        <w:fldChar w:fldCharType="end"/>
      </w:r>
      <w:r w:rsidR="000F2A1F">
        <w:fldChar w:fldCharType="separate"/>
      </w:r>
      <w:r w:rsidR="000D2BF0">
        <w:rPr>
          <w:noProof/>
        </w:rPr>
        <w:t>[6, 7]</w:t>
      </w:r>
      <w:r w:rsidR="000F2A1F">
        <w:fldChar w:fldCharType="end"/>
      </w:r>
      <w:r>
        <w:t>. NOGG also uses FRAX probabilities as</w:t>
      </w:r>
      <w:r w:rsidR="000D5D32">
        <w:t xml:space="preserve"> the</w:t>
      </w:r>
      <w:r>
        <w:t xml:space="preserve"> basis for intervention thresholds.</w:t>
      </w:r>
    </w:p>
    <w:p w14:paraId="31D0DC16" w14:textId="3806DF37" w:rsidR="008267E8" w:rsidRDefault="009A1924" w:rsidP="004636A6">
      <w:pPr>
        <w:spacing w:line="276" w:lineRule="auto"/>
        <w:ind w:left="567"/>
      </w:pPr>
      <w:r>
        <w:t>Despite effective assessment tools and medications for osteoporosis, screening for fracture risk is not currently advocated in many countries, including the UK</w:t>
      </w:r>
      <w:r w:rsidR="00AB6272">
        <w:t>,</w:t>
      </w:r>
      <w:r>
        <w:t xml:space="preserve"> although NICE recommends assessment of fracture risk in all women aged 65 years and older. A recent randomised controlled trial, the SCOOP study, </w:t>
      </w:r>
      <w:r w:rsidR="00B654B5">
        <w:t>investigated</w:t>
      </w:r>
      <w:r w:rsidR="00101A4F">
        <w:t xml:space="preserve"> </w:t>
      </w:r>
      <w:r>
        <w:t xml:space="preserve">whether community-based screening could reduce fractures in women age 70 to 85 years </w:t>
      </w:r>
      <w:r w:rsidR="007C1EDD">
        <w:fldChar w:fldCharType="begin">
          <w:fldData xml:space="preserve">PEVuZE5vdGU+PENpdGU+PEF1dGhvcj5TaGVwc3RvbmU8L0F1dGhvcj48WWVhcj4yMDE4PC9ZZWFy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</w:fldData>
        </w:fldChar>
      </w:r>
      <w:r w:rsidR="000D2BF0">
        <w:instrText xml:space="preserve"> ADDIN EN.CITE </w:instrText>
      </w:r>
      <w:r w:rsidR="000D2BF0">
        <w:fldChar w:fldCharType="begin">
          <w:fldData xml:space="preserve">PEVuZE5vdGU+PENpdGU+PEF1dGhvcj5TaGVwc3RvbmU8L0F1dGhvcj48WWVhcj4yMDE4PC9ZZWFy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</w:fldData>
        </w:fldChar>
      </w:r>
      <w:r w:rsidR="000D2BF0">
        <w:instrText xml:space="preserve"> ADDIN EN.CITE.DATA </w:instrText>
      </w:r>
      <w:r w:rsidR="000D2BF0">
        <w:fldChar w:fldCharType="end"/>
      </w:r>
      <w:r w:rsidR="007C1EDD">
        <w:fldChar w:fldCharType="separate"/>
      </w:r>
      <w:r w:rsidR="000D2BF0">
        <w:rPr>
          <w:noProof/>
        </w:rPr>
        <w:t>[8]</w:t>
      </w:r>
      <w:r w:rsidR="007C1EDD">
        <w:fldChar w:fldCharType="end"/>
      </w:r>
      <w:r>
        <w:t xml:space="preserve">. Fracture risk was evaluated for patients randomised to the screening arm using the FRAX tool. If hip fracture probability was high, the patient was invited to undergo a dual energy X-ray absorptiometry scan (DXA) to measure BMD at the femoral neck. </w:t>
      </w:r>
      <w:r w:rsidR="00B654B5">
        <w:t xml:space="preserve">There was </w:t>
      </w:r>
      <w:r w:rsidR="001E381C">
        <w:t>a sma</w:t>
      </w:r>
      <w:r w:rsidR="00AD7EE4">
        <w:t xml:space="preserve">ll but </w:t>
      </w:r>
      <w:r w:rsidR="00F34E7C">
        <w:t>non-significant</w:t>
      </w:r>
      <w:r w:rsidR="000123E1">
        <w:t xml:space="preserve"> </w:t>
      </w:r>
      <w:r w:rsidR="004D3C64">
        <w:t xml:space="preserve">reduction </w:t>
      </w:r>
      <w:r>
        <w:t xml:space="preserve">the incidence of all osteoporosis-related fractures (HR: 0.94, 95% CI: 0.85 to 1.03) but </w:t>
      </w:r>
      <w:r w:rsidR="00303700">
        <w:t xml:space="preserve">there was </w:t>
      </w:r>
      <w:r w:rsidR="00924CAF">
        <w:t xml:space="preserve">a </w:t>
      </w:r>
      <w:r w:rsidR="000123E1">
        <w:t>significant</w:t>
      </w:r>
      <w:r w:rsidR="00303700">
        <w:t xml:space="preserve"> </w:t>
      </w:r>
      <w:r>
        <w:t>reduc</w:t>
      </w:r>
      <w:r w:rsidR="00303700">
        <w:t>tion in</w:t>
      </w:r>
      <w:r>
        <w:t xml:space="preserve"> the risk of hip fractures (HR: 0.72, 95% CI: 0.59 to 0.89)</w:t>
      </w:r>
      <w:r w:rsidR="006D34B0">
        <w:t xml:space="preserve">. </w:t>
      </w:r>
      <w:r w:rsidR="002550E5">
        <w:t xml:space="preserve"> </w:t>
      </w:r>
      <w:r w:rsidR="00F82A44">
        <w:t>A</w:t>
      </w:r>
      <w:r w:rsidR="0080641C" w:rsidRPr="0080641C">
        <w:t xml:space="preserve"> cost-effectiveness analysis based on the SCOOP study</w:t>
      </w:r>
      <w:r w:rsidR="00F859F8">
        <w:t>,</w:t>
      </w:r>
      <w:r w:rsidR="0080641C" w:rsidRPr="0080641C">
        <w:t xml:space="preserve"> </w:t>
      </w:r>
      <w:r w:rsidR="00F859F8">
        <w:t xml:space="preserve">using </w:t>
      </w:r>
      <w:r w:rsidR="00F82A44" w:rsidRPr="00F82A44">
        <w:t>a within-trial design limited to the time frame of the trial (5 years)</w:t>
      </w:r>
      <w:r w:rsidR="00F859F8">
        <w:t>,</w:t>
      </w:r>
      <w:r w:rsidR="00F82A44">
        <w:t xml:space="preserve"> </w:t>
      </w:r>
      <w:r w:rsidR="006D34B0" w:rsidRPr="006D34B0">
        <w:t xml:space="preserve">provided evidence that </w:t>
      </w:r>
      <w:r w:rsidR="006D34B0">
        <w:t xml:space="preserve">screening </w:t>
      </w:r>
      <w:r w:rsidR="006D34B0" w:rsidRPr="006D34B0">
        <w:t xml:space="preserve">was likely cost‐effective and </w:t>
      </w:r>
      <w:r w:rsidR="006D34B0">
        <w:t xml:space="preserve">an </w:t>
      </w:r>
      <w:r w:rsidR="006D34B0" w:rsidRPr="006D34B0">
        <w:t>efficient use of health care resources</w:t>
      </w:r>
      <w:r w:rsidR="006D34B0">
        <w:t xml:space="preserve"> </w:t>
      </w:r>
      <w:r w:rsidR="004A5AE2">
        <w:fldChar w:fldCharType="begin">
          <w:fldData xml:space="preserve">PEVuZE5vdGU+PENpdGU+PEF1dGhvcj5UdXJuZXI8L0F1dGhvcj48WWVhcj4yMDE4PC9ZZWFyPjxS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</w:fldData>
        </w:fldChar>
      </w:r>
      <w:r w:rsidR="00314CD1">
        <w:instrText xml:space="preserve"> ADDIN EN.CITE </w:instrText>
      </w:r>
      <w:r w:rsidR="00314CD1">
        <w:fldChar w:fldCharType="begin">
          <w:fldData xml:space="preserve">PEVuZE5vdGU+PENpdGU+PEF1dGhvcj5UdXJuZXI8L0F1dGhvcj48WWVhcj4yMDE4PC9ZZWFyPjxS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</w:fldData>
        </w:fldChar>
      </w:r>
      <w:r w:rsidR="00314CD1">
        <w:instrText xml:space="preserve"> ADDIN EN.CITE.DATA </w:instrText>
      </w:r>
      <w:r w:rsidR="00314CD1">
        <w:fldChar w:fldCharType="end"/>
      </w:r>
      <w:r w:rsidR="004A5AE2">
        <w:fldChar w:fldCharType="separate"/>
      </w:r>
      <w:r w:rsidR="000D2BF0">
        <w:rPr>
          <w:noProof/>
        </w:rPr>
        <w:t>[9]</w:t>
      </w:r>
      <w:r w:rsidR="004A5AE2">
        <w:fldChar w:fldCharType="end"/>
      </w:r>
      <w:r w:rsidR="00D17B08">
        <w:t>.</w:t>
      </w:r>
    </w:p>
    <w:p w14:paraId="254733C2" w14:textId="69A2D02F" w:rsidR="009A1924" w:rsidRDefault="00405600" w:rsidP="004636A6">
      <w:pPr>
        <w:spacing w:line="276" w:lineRule="auto"/>
        <w:ind w:left="567"/>
      </w:pPr>
      <w:r>
        <w:t>I</w:t>
      </w:r>
      <w:r w:rsidR="009A1924">
        <w:t>t is important to analyse the long-term consequences of screening for fracture risk in terms of costs and health</w:t>
      </w:r>
      <w:r w:rsidR="005D6698">
        <w:t>-</w:t>
      </w:r>
      <w:r w:rsidR="009A1924">
        <w:t xml:space="preserve">related outcomes to inform future decisions about such clinical strategies. The objective of this study was to estimate the </w:t>
      </w:r>
      <w:r w:rsidR="00B369BD">
        <w:t>long-term</w:t>
      </w:r>
      <w:r w:rsidR="006D34B0">
        <w:t xml:space="preserve"> </w:t>
      </w:r>
      <w:r w:rsidR="009A1924">
        <w:t>cost-effectiveness of screening for fracture risk in a UK primary care setting compared with usual management, based on the SCOOP study.</w:t>
      </w:r>
    </w:p>
    <w:p w14:paraId="37994D8D" w14:textId="77777777" w:rsidR="009A1924" w:rsidRDefault="009A1924" w:rsidP="009A1924">
      <w:pPr>
        <w:ind w:left="567"/>
      </w:pPr>
    </w:p>
    <w:p w14:paraId="0F40FD48" w14:textId="77777777" w:rsidR="009A1924" w:rsidRPr="00DD01AD" w:rsidRDefault="009A1924" w:rsidP="009A1924">
      <w:pPr>
        <w:ind w:left="567"/>
        <w:rPr>
          <w:b/>
          <w:bCs/>
          <w:sz w:val="28"/>
          <w:szCs w:val="28"/>
        </w:rPr>
      </w:pPr>
      <w:r w:rsidRPr="00DD01AD">
        <w:rPr>
          <w:b/>
          <w:bCs/>
          <w:sz w:val="28"/>
          <w:szCs w:val="28"/>
        </w:rPr>
        <w:t>Methods</w:t>
      </w:r>
    </w:p>
    <w:p w14:paraId="4B416B94" w14:textId="5797EBCF" w:rsidR="009A1924" w:rsidRPr="002605ED" w:rsidRDefault="009A1924" w:rsidP="009A1924">
      <w:pPr>
        <w:ind w:left="567"/>
        <w:rPr>
          <w:b/>
          <w:bCs/>
        </w:rPr>
      </w:pPr>
      <w:r w:rsidRPr="002605ED">
        <w:rPr>
          <w:b/>
          <w:bCs/>
        </w:rPr>
        <w:t xml:space="preserve">The SCOOP </w:t>
      </w:r>
      <w:proofErr w:type="gramStart"/>
      <w:r w:rsidRPr="002605ED">
        <w:rPr>
          <w:b/>
          <w:bCs/>
        </w:rPr>
        <w:t>study</w:t>
      </w:r>
      <w:proofErr w:type="gramEnd"/>
    </w:p>
    <w:p w14:paraId="27C8DDFD" w14:textId="59E75C51" w:rsidR="009A1924" w:rsidRDefault="009A1924" w:rsidP="004636A6">
      <w:pPr>
        <w:spacing w:line="276" w:lineRule="auto"/>
        <w:ind w:left="567"/>
      </w:pPr>
      <w:r>
        <w:lastRenderedPageBreak/>
        <w:t xml:space="preserve">SCOOP (‘screening for prevention of fractures in older women’) was a pragmatic, unblinded, two </w:t>
      </w:r>
      <w:r w:rsidR="006C7AF8">
        <w:t xml:space="preserve">parallel </w:t>
      </w:r>
      <w:r>
        <w:t>group randomised controlled trial to assess the effectiveness and cost-effectiveness of screening to prevent fractures in older women</w:t>
      </w:r>
      <w:r w:rsidR="002301E7">
        <w:t xml:space="preserve"> </w:t>
      </w:r>
      <w:r w:rsidR="004A5AE2">
        <w:fldChar w:fldCharType="begin">
          <w:fldData xml:space="preserve">PEVuZE5vdGU+PENpdGU+PEF1dGhvcj5TaGVwc3RvbmU8L0F1dGhvcj48WWVhcj4yMDE4PC9ZZWFy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</w:fldData>
        </w:fldChar>
      </w:r>
      <w:r w:rsidR="000D2BF0">
        <w:instrText xml:space="preserve"> ADDIN EN.CITE </w:instrText>
      </w:r>
      <w:r w:rsidR="000D2BF0">
        <w:fldChar w:fldCharType="begin">
          <w:fldData xml:space="preserve">PEVuZE5vdGU+PENpdGU+PEF1dGhvcj5TaGVwc3RvbmU8L0F1dGhvcj48WWVhcj4yMDE4PC9ZZWFy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</w:fldData>
        </w:fldChar>
      </w:r>
      <w:r w:rsidR="000D2BF0">
        <w:instrText xml:space="preserve"> ADDIN EN.CITE.DATA </w:instrText>
      </w:r>
      <w:r w:rsidR="000D2BF0">
        <w:fldChar w:fldCharType="end"/>
      </w:r>
      <w:r w:rsidR="004A5AE2">
        <w:fldChar w:fldCharType="separate"/>
      </w:r>
      <w:r w:rsidR="000D2BF0">
        <w:rPr>
          <w:noProof/>
        </w:rPr>
        <w:t>[8]</w:t>
      </w:r>
      <w:r w:rsidR="004A5AE2">
        <w:fldChar w:fldCharType="end"/>
      </w:r>
      <w:r w:rsidR="002301E7">
        <w:t>.</w:t>
      </w:r>
      <w:r>
        <w:t xml:space="preserve"> The primary endpoint was the proportion of participants experiencing at least one osteoporosis-related fracture over the 5-year follow-up. Women age 70–85 years were recruited from primary care in seven regions in England (Norwich, Southampton, Bristol, Birmingham, Manchester, York and Sheffield). Consenting participants were randomised to either a screening arm (n=6,233) or the control arm (n=6,250). </w:t>
      </w:r>
    </w:p>
    <w:p w14:paraId="5FF908DA" w14:textId="34ECC91D" w:rsidR="009A1924" w:rsidRDefault="009A1924" w:rsidP="004636A6">
      <w:pPr>
        <w:spacing w:line="276" w:lineRule="auto"/>
        <w:ind w:left="567"/>
      </w:pPr>
      <w:r>
        <w:t>Using a baseline risk factor questionnaire, 10-year hip fracture probability with FRAX was calculated for participants randomised to the screening arm. The risk factors included in the questionnaire and used to calculate fracture probability were age, sex, height, weight, prior fragility fracture, parental history of hip fracture, current smoking, use of oral glucocorticoids, rheumatoid arthritis, other causes of secondary osteoporosis and high daily alcohol consumption (≥3 units/day). If the hip fracture probability was high</w:t>
      </w:r>
      <w:r w:rsidR="00893B06">
        <w:t xml:space="preserve"> (5.2–8.5%, depending on age)</w:t>
      </w:r>
      <w:r>
        <w:t xml:space="preserve">, the participant was invited to undergo a DXA measurement at the femoral neck. Fracture probability was then re-calculated with the inclusion of the BMD result, and </w:t>
      </w:r>
      <w:r w:rsidR="00E04363">
        <w:t>individuals</w:t>
      </w:r>
      <w:r>
        <w:t xml:space="preserve"> with </w:t>
      </w:r>
      <w:r w:rsidR="00A60A25">
        <w:t xml:space="preserve">a </w:t>
      </w:r>
      <w:r>
        <w:t xml:space="preserve">fracture risk above the intervention threshold (hip fracture probability between 5.24% and 8.99% depending on age) were advised to make an appointment with their </w:t>
      </w:r>
      <w:r w:rsidR="00A60A25">
        <w:t>General Practitioner</w:t>
      </w:r>
      <w:r w:rsidR="00C1093F">
        <w:t xml:space="preserve"> </w:t>
      </w:r>
      <w:r w:rsidR="0014570A">
        <w:t xml:space="preserve">(GP) </w:t>
      </w:r>
      <w:r>
        <w:t xml:space="preserve">to discuss potential treatment. The </w:t>
      </w:r>
      <w:r w:rsidR="004636A6" w:rsidRPr="004636A6">
        <w:t>GP</w:t>
      </w:r>
      <w:r>
        <w:t xml:space="preserve"> was also informed directly of the screening result.</w:t>
      </w:r>
    </w:p>
    <w:p w14:paraId="6FD57A25" w14:textId="0C435349" w:rsidR="009A1924" w:rsidRDefault="009A1924" w:rsidP="009A1924">
      <w:pPr>
        <w:ind w:left="567"/>
      </w:pPr>
      <w:r>
        <w:t xml:space="preserve">For the participants randomised to the control arm, a letter was sent to the </w:t>
      </w:r>
      <w:r w:rsidR="004636A6" w:rsidRPr="004636A6">
        <w:t>GP</w:t>
      </w:r>
      <w:r>
        <w:t xml:space="preserve"> informing them of their patient’s participation in the study. No additional information was provided to these women or their </w:t>
      </w:r>
      <w:r w:rsidR="004636A6" w:rsidRPr="004636A6">
        <w:t>GP</w:t>
      </w:r>
      <w:r w:rsidR="00D13161">
        <w:t xml:space="preserve"> and </w:t>
      </w:r>
      <w:r w:rsidR="00F2387D">
        <w:t xml:space="preserve">they </w:t>
      </w:r>
      <w:r w:rsidR="00D13161">
        <w:t xml:space="preserve">received standard </w:t>
      </w:r>
      <w:r w:rsidR="00327E27">
        <w:t>management.</w:t>
      </w:r>
      <w:r>
        <w:t xml:space="preserve"> The 10-year fracture probability using FRAX was calculated for the control arm participants at the end of the study. </w:t>
      </w:r>
    </w:p>
    <w:p w14:paraId="6BBBCD4F" w14:textId="176BD530" w:rsidR="009A1924" w:rsidRDefault="009A1924" w:rsidP="009A1924">
      <w:pPr>
        <w:ind w:left="567"/>
      </w:pPr>
      <w:r>
        <w:t>Characteristics were similar across groups</w:t>
      </w:r>
      <w:r w:rsidR="00E307CA">
        <w:t>:</w:t>
      </w:r>
      <w:r>
        <w:t xml:space="preserve"> the mean age was 75.4 years (SD 4.2) in the screening arm </w:t>
      </w:r>
      <w:r w:rsidR="00357224">
        <w:t xml:space="preserve">and </w:t>
      </w:r>
      <w:r>
        <w:t>75.5 years (SD 4.1)</w:t>
      </w:r>
      <w:r w:rsidR="00357224">
        <w:t xml:space="preserve"> in the control arm</w:t>
      </w:r>
      <w:r>
        <w:t xml:space="preserve">; FRAX 10-year hip fracture probability in the screening arm was 8.5% (SD 7.4) and </w:t>
      </w:r>
      <w:r w:rsidR="00357224">
        <w:t xml:space="preserve">8.5% (SD 7.3) </w:t>
      </w:r>
      <w:r>
        <w:t xml:space="preserve">in the control arm ; </w:t>
      </w:r>
      <w:r w:rsidR="00A20517">
        <w:t>t</w:t>
      </w:r>
      <w:r>
        <w:t>he 10-year probability of a major osteoporotic fracture (distal forearm, clinical spine, proximal humerus or hip fracture)</w:t>
      </w:r>
      <w:r w:rsidR="00A20517">
        <w:t xml:space="preserve"> was</w:t>
      </w:r>
      <w:r w:rsidR="0020564A">
        <w:t xml:space="preserve"> </w:t>
      </w:r>
      <w:r w:rsidR="00600691">
        <w:t xml:space="preserve">19.3% </w:t>
      </w:r>
      <w:r>
        <w:t xml:space="preserve">in the screening arm (SD 8.9) and 19.3% (SD 8.8) in the control arm. </w:t>
      </w:r>
    </w:p>
    <w:p w14:paraId="1EC030E2" w14:textId="47BFF28B" w:rsidR="009A1924" w:rsidRDefault="009A1924" w:rsidP="009A1924">
      <w:pPr>
        <w:ind w:left="567"/>
      </w:pPr>
      <w:r>
        <w:t>Screening led to a relative reduction in hip fractures of 28% compared with the control arm (HR=0.72, 95% CI 0.59</w:t>
      </w:r>
      <w:r w:rsidR="00600691">
        <w:t xml:space="preserve"> to </w:t>
      </w:r>
      <w:r>
        <w:t xml:space="preserve">0.89, p=0.002). The proportion of women who experienced an osteoporosis-related fracture was similar in the screening arm </w:t>
      </w:r>
      <w:r w:rsidR="00AE0394">
        <w:t>to</w:t>
      </w:r>
      <w:r>
        <w:t xml:space="preserve"> the control arm (12.9% vs</w:t>
      </w:r>
      <w:r w:rsidR="00FC2F25">
        <w:t>.</w:t>
      </w:r>
      <w:r>
        <w:t xml:space="preserve"> 13.6%, HR 0.94, 95% CI 0.85</w:t>
      </w:r>
      <w:r w:rsidR="00600691">
        <w:t xml:space="preserve"> to</w:t>
      </w:r>
      <w:r w:rsidR="00F13BB2">
        <w:t xml:space="preserve"> </w:t>
      </w:r>
      <w:r>
        <w:t>1.03, p=0.178).</w:t>
      </w:r>
    </w:p>
    <w:p w14:paraId="4E201835" w14:textId="77777777" w:rsidR="009A1924" w:rsidRPr="00D24D59" w:rsidRDefault="009A1924" w:rsidP="009A1924">
      <w:pPr>
        <w:ind w:left="567"/>
        <w:rPr>
          <w:b/>
          <w:bCs/>
        </w:rPr>
      </w:pPr>
      <w:r w:rsidRPr="00D24D59">
        <w:rPr>
          <w:b/>
          <w:bCs/>
        </w:rPr>
        <w:t>Health economic model</w:t>
      </w:r>
    </w:p>
    <w:p w14:paraId="404D7562" w14:textId="4DE7C7C7" w:rsidR="009A1924" w:rsidRDefault="009A1924" w:rsidP="002A7041">
      <w:pPr>
        <w:spacing w:line="276" w:lineRule="auto"/>
        <w:ind w:left="567"/>
      </w:pPr>
      <w:r>
        <w:t xml:space="preserve">A health economic Markov model was used to predict the life-time consequences in terms of costs and quality of life of the screening programme compared with the control arm (hereafter termed usual management). </w:t>
      </w:r>
      <w:r w:rsidR="00561970">
        <w:t xml:space="preserve">The model was adapted based on previously published models of osteoporosis interventions </w:t>
      </w:r>
      <w:r w:rsidR="00561970">
        <w:fldChar w:fldCharType="begin">
          <w:fldData xml:space="preserve">PEVuZE5vdGU+PENpdGU+PEF1dGhvcj5TdHJvbTwvQXV0aG9yPjxZZWFyPjIwMDc8L1llYXI+PFJl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</w:fldData>
        </w:fldChar>
      </w:r>
      <w:r w:rsidR="000D2BF0">
        <w:instrText xml:space="preserve"> ADDIN EN.CITE </w:instrText>
      </w:r>
      <w:r w:rsidR="000D2BF0">
        <w:fldChar w:fldCharType="begin">
          <w:fldData xml:space="preserve">PEVuZE5vdGU+PENpdGU+PEF1dGhvcj5TdHJvbTwvQXV0aG9yPjxZZWFyPjIwMDc8L1llYXI+PFJl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</w:fldData>
        </w:fldChar>
      </w:r>
      <w:r w:rsidR="000D2BF0">
        <w:instrText xml:space="preserve"> ADDIN EN.CITE.DATA </w:instrText>
      </w:r>
      <w:r w:rsidR="000D2BF0">
        <w:fldChar w:fldCharType="end"/>
      </w:r>
      <w:r w:rsidR="00561970">
        <w:fldChar w:fldCharType="separate"/>
      </w:r>
      <w:r w:rsidR="000D2BF0">
        <w:rPr>
          <w:noProof/>
        </w:rPr>
        <w:t>[10-12]</w:t>
      </w:r>
      <w:r w:rsidR="00561970">
        <w:fldChar w:fldCharType="end"/>
      </w:r>
      <w:r w:rsidR="00561970">
        <w:t xml:space="preserve">. </w:t>
      </w:r>
      <w:r>
        <w:t>The model used a six-month cycle length and the cohort was followed from study participation until death or an age of 100 years. The model consisted of eight health states</w:t>
      </w:r>
      <w:r w:rsidR="007F5577">
        <w:t>, including</w:t>
      </w:r>
      <w:r w:rsidR="000928CE">
        <w:t>:</w:t>
      </w:r>
      <w:r w:rsidR="00D85F6E">
        <w:t xml:space="preserve"> </w:t>
      </w:r>
      <w:r w:rsidR="00E0566A">
        <w:t>wrist</w:t>
      </w:r>
      <w:r>
        <w:t xml:space="preserve"> fracture, vertebral fracture, hip fracture, other osteoporotic fracture,</w:t>
      </w:r>
      <w:r w:rsidR="00D85F6E">
        <w:t xml:space="preserve"> post-vertebral fracture, post-hip fracture, dead</w:t>
      </w:r>
      <w:r>
        <w:t xml:space="preserve"> and well (i.e. without fracture). “Other osteoporotic fracture” was a composite health state comprising pelvis, rib, humerus, tibia, clavicle, scapula, sternum and other femoral fractures. Patients who </w:t>
      </w:r>
      <w:r>
        <w:lastRenderedPageBreak/>
        <w:t>sustained a hip/vertebral fracture transitioned to the post hip/vertebral fracture state in the cycle following the fracture and remained there until sustaining a new vertebral or hip/vertebral fracture or death occurred</w:t>
      </w:r>
      <w:r w:rsidR="008267E8">
        <w:t xml:space="preserve">. </w:t>
      </w:r>
      <w:r>
        <w:t>All patients began in the “well” health state</w:t>
      </w:r>
      <w:r w:rsidR="008923A8">
        <w:t xml:space="preserve"> (</w:t>
      </w:r>
      <w:r w:rsidR="004865FD">
        <w:t xml:space="preserve">including women with </w:t>
      </w:r>
      <w:proofErr w:type="gramStart"/>
      <w:r w:rsidR="004865FD">
        <w:t>a past history</w:t>
      </w:r>
      <w:proofErr w:type="gramEnd"/>
      <w:r w:rsidR="004865FD">
        <w:t xml:space="preserve"> of fracture at basel</w:t>
      </w:r>
      <w:r w:rsidR="00F07184">
        <w:t>ine)</w:t>
      </w:r>
      <w:r>
        <w:t>.</w:t>
      </w:r>
      <w:r w:rsidR="008267E8" w:rsidRPr="008267E8">
        <w:rPr>
          <w:rStyle w:val="CommentReference"/>
        </w:rPr>
        <w:t xml:space="preserve"> </w:t>
      </w:r>
      <w:r>
        <w:t xml:space="preserve"> In each cycle, an individual was at risk of sustaining a fracture or death</w:t>
      </w:r>
      <w:r w:rsidR="002A7041">
        <w:t xml:space="preserve"> (Figure 1)</w:t>
      </w:r>
      <w:r>
        <w:t xml:space="preserve">. </w:t>
      </w:r>
    </w:p>
    <w:p w14:paraId="2995CC00" w14:textId="77777777" w:rsidR="00F43BF2" w:rsidRDefault="00F43BF2" w:rsidP="002A7041">
      <w:pPr>
        <w:spacing w:line="276" w:lineRule="auto"/>
        <w:ind w:left="567"/>
      </w:pPr>
    </w:p>
    <w:p w14:paraId="769CF90E" w14:textId="77777777" w:rsidR="00305196" w:rsidRDefault="002A7041" w:rsidP="009A1924">
      <w:pPr>
        <w:ind w:left="567"/>
        <w:rPr>
          <w:b/>
          <w:bCs/>
        </w:rPr>
      </w:pPr>
      <w:r w:rsidRPr="003D5D59">
        <w:rPr>
          <w:noProof/>
          <w:lang w:eastAsia="en-GB"/>
        </w:rPr>
        <w:drawing>
          <wp:anchor distT="0" distB="0" distL="114300" distR="114300" simplePos="0" relativeHeight="251658240" behindDoc="0" locked="0" layoutInCell="1" allowOverlap="1" wp14:anchorId="2DEBB5E1" wp14:editId="46AD458A">
            <wp:simplePos x="0" y="0"/>
            <wp:positionH relativeFrom="column">
              <wp:posOffset>1518920</wp:posOffset>
            </wp:positionH>
            <wp:positionV relativeFrom="paragraph">
              <wp:posOffset>0</wp:posOffset>
            </wp:positionV>
            <wp:extent cx="3035808" cy="2252531"/>
            <wp:effectExtent l="0" t="0" r="0" b="0"/>
            <wp:wrapTopAndBottom/>
            <wp:docPr id="20" name="Picture 19">
              <a:extLst xmlns:a="http://schemas.openxmlformats.org/drawingml/2006/main">
                <a:ext uri="{FF2B5EF4-FFF2-40B4-BE49-F238E27FC236}">
                  <a16:creationId xmlns:a16="http://schemas.microsoft.com/office/drawing/2014/main" id="{4530143F-42A5-4886-AD3F-D6BD488AB1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4530143F-42A5-4886-AD3F-D6BD488AB11E}"/>
                        </a:ext>
                      </a:extLst>
                    </pic:cNvPr>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035808" cy="2252531"/>
                    </a:xfrm>
                    <a:prstGeom prst="rect">
                      <a:avLst/>
                    </a:prstGeom>
                    <a:noFill/>
                    <a:ln>
                      <a:noFill/>
                    </a:ln>
                  </pic:spPr>
                </pic:pic>
              </a:graphicData>
            </a:graphic>
          </wp:anchor>
        </w:drawing>
      </w:r>
    </w:p>
    <w:p w14:paraId="7F0B80B9" w14:textId="77777777" w:rsidR="009A1924" w:rsidRDefault="009A1924" w:rsidP="00305196">
      <w:pPr>
        <w:ind w:left="567"/>
        <w:jc w:val="center"/>
      </w:pPr>
      <w:r w:rsidRPr="00305196">
        <w:rPr>
          <w:b/>
          <w:bCs/>
        </w:rPr>
        <w:t>Fig</w:t>
      </w:r>
      <w:r w:rsidR="00305196" w:rsidRPr="00305196">
        <w:rPr>
          <w:b/>
          <w:bCs/>
        </w:rPr>
        <w:t>.</w:t>
      </w:r>
      <w:r w:rsidRPr="00305196">
        <w:rPr>
          <w:b/>
          <w:bCs/>
        </w:rPr>
        <w:t>1</w:t>
      </w:r>
      <w:r w:rsidRPr="009A1924">
        <w:t xml:space="preserve"> Model structure. </w:t>
      </w:r>
      <w:proofErr w:type="spellStart"/>
      <w:r w:rsidRPr="009A1924">
        <w:t>Fx</w:t>
      </w:r>
      <w:proofErr w:type="spellEnd"/>
      <w:r w:rsidRPr="009A1924">
        <w:t xml:space="preserve"> = fracture</w:t>
      </w:r>
    </w:p>
    <w:p w14:paraId="7756361C" w14:textId="77777777" w:rsidR="00305196" w:rsidRPr="00F36248" w:rsidRDefault="00305196" w:rsidP="00305196">
      <w:pPr>
        <w:ind w:left="567"/>
        <w:rPr>
          <w:b/>
          <w:bCs/>
        </w:rPr>
      </w:pPr>
      <w:r w:rsidRPr="00F36248">
        <w:rPr>
          <w:b/>
          <w:bCs/>
        </w:rPr>
        <w:t>Data</w:t>
      </w:r>
    </w:p>
    <w:p w14:paraId="4166C895" w14:textId="778DBAA7" w:rsidR="00305196" w:rsidRDefault="00305196" w:rsidP="003118B0">
      <w:pPr>
        <w:spacing w:line="276" w:lineRule="auto"/>
        <w:ind w:left="567"/>
      </w:pPr>
      <w:r>
        <w:t>The model was populated with costs related to drugs, administration and screening intervention derived from the SCOOP</w:t>
      </w:r>
      <w:r w:rsidR="002A61AE">
        <w:t xml:space="preserve"> </w:t>
      </w:r>
      <w:r>
        <w:t>data.</w:t>
      </w:r>
      <w:r w:rsidR="00556453">
        <w:t xml:space="preserve"> Resource use and unit costs were derived from the study by Turner et al</w:t>
      </w:r>
      <w:r>
        <w:t xml:space="preserve"> </w:t>
      </w:r>
      <w:r w:rsidR="00314CD1">
        <w:fldChar w:fldCharType="begin">
          <w:fldData xml:space="preserve">PEVuZE5vdGU+PENpdGU+PEF1dGhvcj5UdXJuZXI8L0F1dGhvcj48WWVhcj4yMDE4PC9ZZWFyPjxS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</w:fldData>
        </w:fldChar>
      </w:r>
      <w:r w:rsidR="00314CD1">
        <w:instrText xml:space="preserve"> ADDIN EN.CITE </w:instrText>
      </w:r>
      <w:r w:rsidR="00314CD1">
        <w:fldChar w:fldCharType="begin">
          <w:fldData xml:space="preserve">PEVuZE5vdGU+PENpdGU+PEF1dGhvcj5UdXJuZXI8L0F1dGhvcj48WWVhcj4yMDE4PC9ZZWFyPjxS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</w:fldData>
        </w:fldChar>
      </w:r>
      <w:r w:rsidR="00314CD1">
        <w:instrText xml:space="preserve"> ADDIN EN.CITE.DATA </w:instrText>
      </w:r>
      <w:r w:rsidR="00314CD1">
        <w:fldChar w:fldCharType="end"/>
      </w:r>
      <w:r w:rsidR="00314CD1">
        <w:fldChar w:fldCharType="separate"/>
      </w:r>
      <w:r w:rsidR="00314CD1">
        <w:rPr>
          <w:noProof/>
        </w:rPr>
        <w:t>[9]</w:t>
      </w:r>
      <w:r w:rsidR="00314CD1">
        <w:fldChar w:fldCharType="end"/>
      </w:r>
      <w:r w:rsidR="00556453">
        <w:t>.</w:t>
      </w:r>
      <w:r w:rsidR="00556453" w:rsidRPr="00556453">
        <w:t xml:space="preserve"> </w:t>
      </w:r>
      <w:r w:rsidR="005102C6" w:rsidRPr="005102C6">
        <w:t xml:space="preserve">Treatment length was assumed to be as observed in the SCOOP trial, on average </w:t>
      </w:r>
      <w:r w:rsidR="00BB75E9">
        <w:t xml:space="preserve">for </w:t>
      </w:r>
      <w:r w:rsidR="005102C6" w:rsidRPr="005102C6">
        <w:t xml:space="preserve">2 years and </w:t>
      </w:r>
      <w:r w:rsidR="00DA405F">
        <w:t xml:space="preserve">a </w:t>
      </w:r>
      <w:r w:rsidR="005102C6" w:rsidRPr="005102C6">
        <w:t xml:space="preserve">maximum </w:t>
      </w:r>
      <w:r w:rsidR="00DA405F">
        <w:t xml:space="preserve">of </w:t>
      </w:r>
      <w:r w:rsidR="005102C6" w:rsidRPr="005102C6">
        <w:t xml:space="preserve">5 years. </w:t>
      </w:r>
      <w:r>
        <w:t>Fracture risk reduction in the screening arm compared with the usual management arm was derived from SCOOP</w:t>
      </w:r>
      <w:r w:rsidR="00891703">
        <w:t xml:space="preserve"> data</w:t>
      </w:r>
      <w:r>
        <w:t>.</w:t>
      </w:r>
      <w:r w:rsidR="008267E8" w:rsidRPr="008267E8">
        <w:rPr>
          <w:rStyle w:val="CommentReference"/>
        </w:rPr>
        <w:t xml:space="preserve"> </w:t>
      </w:r>
      <w:r>
        <w:t xml:space="preserve">Modelled fracture risk corresponded to the risk observed in SCOOP. </w:t>
      </w:r>
    </w:p>
    <w:p w14:paraId="1F29D213" w14:textId="7BFFBC74" w:rsidR="00305196" w:rsidRDefault="00305196" w:rsidP="003118B0">
      <w:pPr>
        <w:spacing w:line="276" w:lineRule="auto"/>
        <w:ind w:left="567"/>
      </w:pPr>
      <w:r>
        <w:t xml:space="preserve">Clinical costs in the first and subsequent years after fracture were </w:t>
      </w:r>
      <w:r w:rsidR="00A73D04">
        <w:t xml:space="preserve">derived </w:t>
      </w:r>
      <w:r>
        <w:t>from two retrospective cohort studies that estimated fracture costs in postmenopausal women in the UK</w:t>
      </w:r>
      <w:r w:rsidR="00163FE0">
        <w:t xml:space="preserve"> </w:t>
      </w:r>
      <w:r w:rsidR="00863094">
        <w:fldChar w:fldCharType="begin">
          <w:fldData xml:space="preserve">PEVuZE5vdGU+PENpdGU+PEF1dGhvcj5HdXRpZXJyZXo8L0F1dGhvcj48WWVhcj4yMDEyPC9ZZWFy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</w:fldData>
        </w:fldChar>
      </w:r>
      <w:r w:rsidR="00E5013A">
        <w:instrText xml:space="preserve"> ADDIN EN.CITE </w:instrText>
      </w:r>
      <w:r w:rsidR="00E5013A">
        <w:fldChar w:fldCharType="begin">
          <w:fldData xml:space="preserve">PEVuZE5vdGU+PENpdGU+PEF1dGhvcj5HdXRpZXJyZXo8L0F1dGhvcj48WWVhcj4yMDEyPC9ZZWFy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</w:fldData>
        </w:fldChar>
      </w:r>
      <w:r w:rsidR="00E5013A">
        <w:instrText xml:space="preserve"> ADDIN EN.CITE.DATA </w:instrText>
      </w:r>
      <w:r w:rsidR="00E5013A">
        <w:fldChar w:fldCharType="end"/>
      </w:r>
      <w:r w:rsidR="00863094">
        <w:fldChar w:fldCharType="separate"/>
      </w:r>
      <w:r w:rsidR="00E5013A">
        <w:rPr>
          <w:noProof/>
        </w:rPr>
        <w:t>[13, 14]</w:t>
      </w:r>
      <w:r w:rsidR="00863094">
        <w:fldChar w:fldCharType="end"/>
      </w:r>
      <w:r>
        <w:t xml:space="preserve">. </w:t>
      </w:r>
      <w:r w:rsidR="00D55822">
        <w:t>In the “Well” health state, quality of life</w:t>
      </w:r>
      <w:r w:rsidR="00122CD7">
        <w:t xml:space="preserve"> based on EQ-5D-3L</w:t>
      </w:r>
      <w:r w:rsidR="00D55822">
        <w:t xml:space="preserve"> was assumed to be equal to the age and gender matched general UK population</w:t>
      </w:r>
      <w:r w:rsidR="004D4486">
        <w:t xml:space="preserve"> </w:t>
      </w:r>
      <w:r w:rsidR="00853CB0">
        <w:t>taken from a study by</w:t>
      </w:r>
      <w:r w:rsidR="00D02793">
        <w:t xml:space="preserve"> </w:t>
      </w:r>
      <w:proofErr w:type="spellStart"/>
      <w:r w:rsidR="00D02793">
        <w:t>Szende</w:t>
      </w:r>
      <w:proofErr w:type="spellEnd"/>
      <w:r w:rsidR="00D02793">
        <w:t xml:space="preserve"> et al. </w:t>
      </w:r>
      <w:r w:rsidR="00D42B8D">
        <w:fldChar w:fldCharType="begin"/>
      </w:r>
      <w:r w:rsidR="000D2BF0">
        <w:instrText xml:space="preserve"> ADDIN EN.CITE &lt;EndNote&gt;&lt;Cite&gt;&lt;Author&gt;Szende&lt;/Author&gt;&lt;Year&gt;2014&lt;/Year&gt;&lt;RecNum&gt;28&lt;/RecNum&gt;&lt;DisplayText&gt;[15]&lt;/DisplayText&gt;&lt;record&gt;&lt;rec-number&gt;28&lt;/rec-number&gt;&lt;foreign-keys&gt;&lt;key app="EN" db-id="ft0szrad7w0taaexsaav02zhze5z0r55dtdx" timestamp="1568709561"&gt;28&lt;/key&gt;&lt;/foreign-keys&gt;&lt;ref-type name="Book"&gt;6&lt;/ref-type&gt;&lt;contributors&gt;&lt;authors&gt;&lt;author&gt;Szende, A., &lt;/author&gt;&lt;author&gt;Janssen, B., &lt;/author&gt;&lt;author&gt;Cabases, J.&lt;/author&gt;&lt;/authors&gt;&lt;/contributors&gt;&lt;titles&gt;&lt;title&gt;Self-Reported Population Health: An International Perspective based on EQ-5D&lt;/title&gt;&lt;/titles&gt;&lt;dates&gt;&lt;year&gt;2014&lt;/year&gt;&lt;/dates&gt;&lt;publisher&gt;Springer Netherlands&lt;/publisher&gt;&lt;isbn&gt;978-94-007-7596-1&lt;/isbn&gt;&lt;urls&gt;&lt;/urls&gt;&lt;electronic-resource-num&gt;10.1007/978-94-007-7596-1&lt;/electronic-resource-num&gt;&lt;/record&gt;&lt;/Cite&gt;&lt;/EndNote&gt;</w:instrText>
      </w:r>
      <w:r w:rsidR="00D42B8D">
        <w:fldChar w:fldCharType="separate"/>
      </w:r>
      <w:r w:rsidR="000D2BF0">
        <w:rPr>
          <w:noProof/>
        </w:rPr>
        <w:t>[15]</w:t>
      </w:r>
      <w:r w:rsidR="00D42B8D">
        <w:fldChar w:fldCharType="end"/>
      </w:r>
      <w:r w:rsidR="004D4486">
        <w:t>.</w:t>
      </w:r>
      <w:r w:rsidR="00E031D8">
        <w:t xml:space="preserve"> </w:t>
      </w:r>
      <w:r w:rsidR="00CA134B">
        <w:t>Wrist, hip, vertebral and other fractures were assumed to have an impact on quality of life during the first year after fracture</w:t>
      </w:r>
      <w:r w:rsidR="00C07098">
        <w:t xml:space="preserve"> (weights 0.</w:t>
      </w:r>
      <w:r w:rsidR="00054C9F">
        <w:t>82, 0.55, 0.6</w:t>
      </w:r>
      <w:r w:rsidR="00E455DD">
        <w:t>8 and</w:t>
      </w:r>
      <w:r w:rsidR="00054C9F">
        <w:t xml:space="preserve"> 0.86, respectively)</w:t>
      </w:r>
      <w:r w:rsidR="00CA134B">
        <w:t>. Hip and vertebral fractures were assumed to also have an impact on quality of life in subsequent years</w:t>
      </w:r>
      <w:r w:rsidR="00E455DD">
        <w:t xml:space="preserve"> (weights 0.82 and 0.84, respectively)</w:t>
      </w:r>
      <w:r w:rsidR="00CA134B">
        <w:t xml:space="preserve">. </w:t>
      </w:r>
      <w:r w:rsidR="008A43AA">
        <w:t xml:space="preserve">Quality of life weights, in the first year after fracture and subsequent years respectively, were </w:t>
      </w:r>
      <w:r w:rsidR="00A73D04">
        <w:t xml:space="preserve">derived </w:t>
      </w:r>
      <w:r w:rsidR="008A43AA">
        <w:t>from the International Costs and Utilities Related to Osteoporotic fractures Study (ICUROS)</w:t>
      </w:r>
      <w:r w:rsidR="00163FE0" w:rsidRPr="00163FE0">
        <w:t xml:space="preserve"> </w:t>
      </w:r>
      <w:r w:rsidR="00863094">
        <w:fldChar w:fldCharType="begin">
          <w:fldData xml:space="preserve">PEVuZE5vdGU+PENpdGU+PEF1dGhvcj5LYW5pczwvQXV0aG9yPjxZZWFyPjIwMTg8L1llYXI+PFJl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</w:fldData>
        </w:fldChar>
      </w:r>
      <w:r w:rsidR="000D2BF0">
        <w:instrText xml:space="preserve"> ADDIN EN.CITE </w:instrText>
      </w:r>
      <w:r w:rsidR="000D2BF0">
        <w:fldChar w:fldCharType="begin">
          <w:fldData xml:space="preserve">PEVuZE5vdGU+PENpdGU+PEF1dGhvcj5LYW5pczwvQXV0aG9yPjxZZWFyPjIwMTg8L1llYXI+PFJl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</w:fldData>
        </w:fldChar>
      </w:r>
      <w:r w:rsidR="000D2BF0">
        <w:instrText xml:space="preserve"> ADDIN EN.CITE.DATA </w:instrText>
      </w:r>
      <w:r w:rsidR="000D2BF0">
        <w:fldChar w:fldCharType="end"/>
      </w:r>
      <w:r w:rsidR="00863094">
        <w:fldChar w:fldCharType="separate"/>
      </w:r>
      <w:r w:rsidR="000D2BF0">
        <w:rPr>
          <w:noProof/>
        </w:rPr>
        <w:t>[16]</w:t>
      </w:r>
      <w:r w:rsidR="00863094">
        <w:fldChar w:fldCharType="end"/>
      </w:r>
      <w:r w:rsidR="008A43AA">
        <w:t xml:space="preserve">. </w:t>
      </w:r>
      <w:r>
        <w:t xml:space="preserve">Annual mortality in the general female population was obtained from the Office for National Statistics dataset </w:t>
      </w:r>
      <w:r w:rsidR="00863094">
        <w:fldChar w:fldCharType="begin"/>
      </w:r>
      <w:r w:rsidR="000D2BF0">
        <w:instrText xml:space="preserve"> ADDIN EN.CITE &lt;EndNote&gt;&lt;Cite ExcludeYear="1"&gt;&lt;Author&gt;Dataset: National life tables: Great Britain (2014-2016)&lt;/Author&gt;&lt;RecNum&gt;30&lt;/RecNum&gt;&lt;DisplayText&gt;[17]&lt;/DisplayText&gt;&lt;record&gt;&lt;rec-number&gt;30&lt;/rec-number&gt;&lt;foreign-keys&gt;&lt;key app="EN" db-id="ft0szrad7w0taaexsaav02zhze5z0r55dtdx" timestamp="1569337364"&gt;30&lt;/key&gt;&lt;/foreign-keys&gt;&lt;ref-type name="Web Page"&gt;12&lt;/ref-type&gt;&lt;contributors&gt;&lt;authors&gt;&lt;author&gt;Dataset: National life tables: Great Britain (2014-2016),&lt;/author&gt;&lt;/authors&gt;&lt;/contributors&gt;&lt;titles&gt;&lt;/titles&gt;&lt;number&gt;Accessed 2018-11-27&lt;/number&gt;&lt;dates&gt;&lt;/dates&gt;&lt;urls&gt;&lt;related-urls&gt;&lt;url&gt;https://www.ons.gov.uk/peoplepopulationandcommunity/birthsdeathsandmarriages/lifeexpectancies/datasets/nationallifetablesgreatbritainreferencetables&lt;/url&gt;&lt;/related-urls&gt;&lt;/urls&gt;&lt;/record&gt;&lt;/Cite&gt;&lt;/EndNote&gt;</w:instrText>
      </w:r>
      <w:r w:rsidR="00863094">
        <w:fldChar w:fldCharType="separate"/>
      </w:r>
      <w:r w:rsidR="000D2BF0">
        <w:rPr>
          <w:noProof/>
        </w:rPr>
        <w:t>[17]</w:t>
      </w:r>
      <w:r w:rsidR="00863094">
        <w:fldChar w:fldCharType="end"/>
      </w:r>
      <w:r>
        <w:t xml:space="preserve">. The relative risks of death in patients who had sustained a fracture compared with the general population were derived from a study by Jönsson et al. </w:t>
      </w:r>
      <w:r w:rsidR="00863094">
        <w:fldChar w:fldCharType="begin">
          <w:fldData xml:space="preserve">PEVuZE5vdGU+PENpdGU+PEF1dGhvcj5Kb25zc29uPC9BdXRob3I+PFllYXI+MjAxMTwvWWVhcj48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</w:fldData>
        </w:fldChar>
      </w:r>
      <w:r w:rsidR="000D2BF0">
        <w:instrText xml:space="preserve"> ADDIN EN.CITE </w:instrText>
      </w:r>
      <w:r w:rsidR="000D2BF0">
        <w:fldChar w:fldCharType="begin">
          <w:fldData xml:space="preserve">PEVuZE5vdGU+PENpdGU+PEF1dGhvcj5Kb25zc29uPC9BdXRob3I+PFllYXI+MjAxMTwvWWVhcj48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</w:fldData>
        </w:fldChar>
      </w:r>
      <w:r w:rsidR="000D2BF0">
        <w:instrText xml:space="preserve"> ADDIN EN.CITE.DATA </w:instrText>
      </w:r>
      <w:r w:rsidR="000D2BF0">
        <w:fldChar w:fldCharType="end"/>
      </w:r>
      <w:r w:rsidR="00863094">
        <w:fldChar w:fldCharType="separate"/>
      </w:r>
      <w:r w:rsidR="000D2BF0">
        <w:rPr>
          <w:noProof/>
        </w:rPr>
        <w:t>[12]</w:t>
      </w:r>
      <w:r w:rsidR="00863094">
        <w:fldChar w:fldCharType="end"/>
      </w:r>
      <w:r>
        <w:t xml:space="preserve">. In agreement with previous health economic studies of osteoporotic treatments it was assumed that 30% of the excess mortality after a hip, vertebral, wrist and other osteoporotic fracture was related to the </w:t>
      </w:r>
      <w:r>
        <w:lastRenderedPageBreak/>
        <w:t>fracture event</w:t>
      </w:r>
      <w:r w:rsidR="008E1ED0">
        <w:t xml:space="preserve"> </w:t>
      </w:r>
      <w:r w:rsidR="008E1ED0">
        <w:fldChar w:fldCharType="begin">
          <w:fldData xml:space="preserve">PEVuZE5vdGU+PENpdGU+PEF1dGhvcj5TdHJvbTwvQXV0aG9yPjxZZWFyPjIwMDc8L1llYXI+PFJl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</w:fldData>
        </w:fldChar>
      </w:r>
      <w:r w:rsidR="008E1ED0">
        <w:instrText xml:space="preserve"> ADDIN EN.CITE </w:instrText>
      </w:r>
      <w:r w:rsidR="008E1ED0">
        <w:fldChar w:fldCharType="begin">
          <w:fldData xml:space="preserve">PEVuZE5vdGU+PENpdGU+PEF1dGhvcj5TdHJvbTwvQXV0aG9yPjxZZWFyPjIwMDc8L1llYXI+PFJl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</w:fldData>
        </w:fldChar>
      </w:r>
      <w:r w:rsidR="008E1ED0">
        <w:instrText xml:space="preserve"> ADDIN EN.CITE.DATA </w:instrText>
      </w:r>
      <w:r w:rsidR="008E1ED0">
        <w:fldChar w:fldCharType="end"/>
      </w:r>
      <w:r w:rsidR="008E1ED0">
        <w:fldChar w:fldCharType="separate"/>
      </w:r>
      <w:r w:rsidR="008E1ED0">
        <w:rPr>
          <w:noProof/>
        </w:rPr>
        <w:t>[10]</w:t>
      </w:r>
      <w:r w:rsidR="008E1ED0">
        <w:fldChar w:fldCharType="end"/>
      </w:r>
      <w:r>
        <w:t xml:space="preserve">. The remaining excess mortality was assumed to be related to other concomitant diseases </w:t>
      </w:r>
      <w:r w:rsidR="00863094">
        <w:fldChar w:fldCharType="begin">
          <w:fldData xml:space="preserve">PEVuZE5vdGU+PENpdGU+PEF1dGhvcj5QYXJrZXI8L0F1dGhvcj48WWVhcj4xOTkxPC9ZZWFyPjxS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</w:fldData>
        </w:fldChar>
      </w:r>
      <w:r w:rsidR="000D2BF0">
        <w:instrText xml:space="preserve"> ADDIN EN.CITE </w:instrText>
      </w:r>
      <w:r w:rsidR="000D2BF0">
        <w:fldChar w:fldCharType="begin">
          <w:fldData xml:space="preserve">PEVuZE5vdGU+PENpdGU+PEF1dGhvcj5QYXJrZXI8L0F1dGhvcj48WWVhcj4xOTkxPC9ZZWFyPjxS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</w:fldData>
        </w:fldChar>
      </w:r>
      <w:r w:rsidR="000D2BF0">
        <w:instrText xml:space="preserve"> ADDIN EN.CITE.DATA </w:instrText>
      </w:r>
      <w:r w:rsidR="000D2BF0">
        <w:fldChar w:fldCharType="end"/>
      </w:r>
      <w:r w:rsidR="00863094">
        <w:fldChar w:fldCharType="separate"/>
      </w:r>
      <w:r w:rsidR="000D2BF0">
        <w:rPr>
          <w:noProof/>
        </w:rPr>
        <w:t>[18, 19]</w:t>
      </w:r>
      <w:r w:rsidR="00863094">
        <w:fldChar w:fldCharType="end"/>
      </w:r>
      <w:r>
        <w:t>.</w:t>
      </w:r>
      <w:r w:rsidR="008267E8" w:rsidRPr="008267E8">
        <w:rPr>
          <w:rStyle w:val="CommentReference"/>
        </w:rPr>
        <w:t xml:space="preserve"> </w:t>
      </w:r>
    </w:p>
    <w:p w14:paraId="226CE37E" w14:textId="77777777" w:rsidR="00305196" w:rsidRPr="003118B0" w:rsidRDefault="00305196" w:rsidP="00305196">
      <w:pPr>
        <w:ind w:left="567"/>
        <w:rPr>
          <w:b/>
          <w:bCs/>
        </w:rPr>
      </w:pPr>
      <w:r w:rsidRPr="003118B0">
        <w:rPr>
          <w:b/>
          <w:bCs/>
        </w:rPr>
        <w:t>Analysis</w:t>
      </w:r>
    </w:p>
    <w:p w14:paraId="46602247" w14:textId="137E7D39" w:rsidR="00305196" w:rsidRPr="00BD1421" w:rsidRDefault="00305196" w:rsidP="000D671E">
      <w:pPr>
        <w:spacing w:line="276" w:lineRule="auto"/>
        <w:ind w:left="567"/>
      </w:pPr>
      <w:r>
        <w:t>The outcome measures were life years, quality-adjusted life years (QALYs), costs and incremental cost per QALY (ICER).</w:t>
      </w:r>
      <w:r w:rsidR="00755239">
        <w:t xml:space="preserve"> Cost-effectiveness analysis evaluate</w:t>
      </w:r>
      <w:r w:rsidR="0074799B">
        <w:t>d</w:t>
      </w:r>
      <w:r w:rsidR="00755239">
        <w:t xml:space="preserve"> the effectiveness</w:t>
      </w:r>
      <w:r w:rsidR="00CC0B43">
        <w:t xml:space="preserve"> of screening on QALYs relative to the cost compared with usual management. </w:t>
      </w:r>
      <w:r>
        <w:t xml:space="preserve"> The intervention was assumed to be cost-effective if the ICER lay at or below NICE’s willingness-to-pay (WTP) threshold for recommending new treatment of £20,000–30,000 per QALY gained</w:t>
      </w:r>
      <w:r w:rsidR="00451C37" w:rsidRPr="00451C37">
        <w:t xml:space="preserve"> </w:t>
      </w:r>
      <w:r w:rsidR="00451C37">
        <w:fldChar w:fldCharType="begin"/>
      </w:r>
      <w:r w:rsidR="000D2BF0">
        <w:instrText xml:space="preserve"> ADDIN EN.CITE &lt;EndNote&gt;&lt;Cite&gt;&lt;Author&gt;National Institute for Health and Care Excellence (NICE)&lt;/Author&gt;&lt;Year&gt;2013&lt;/Year&gt;&lt;RecNum&gt;1&lt;/RecNum&gt;&lt;DisplayText&gt;[20]&lt;/DisplayText&gt;&lt;record&gt;&lt;rec-number&gt;1&lt;/rec-number&gt;&lt;foreign-keys&gt;&lt;key app="EN" db-id="ft0szrad7w0taaexsaav02zhze5z0r55dtdx" timestamp="1543320684"&gt;1&lt;/key&gt;&lt;/foreign-keys&gt;&lt;ref-type name="Generic"&gt;13&lt;/ref-type&gt;&lt;contributors&gt;&lt;authors&gt;&lt;author&gt;National Institute for Health and Care Excellence (NICE),&lt;/author&gt;&lt;/authors&gt;&lt;/contributors&gt;&lt;titles&gt;&lt;title&gt;Guide to the methods of technology appraisal &lt;/title&gt;&lt;/titles&gt;&lt;dates&gt;&lt;year&gt;2013&lt;/year&gt;&lt;/dates&gt;&lt;pub-location&gt;https://www.nice.org.uk/process/pmg9/chapter/foreword&lt;/pub-location&gt;&lt;isbn&gt;978-1-4731-0119-7&lt;/isbn&gt;&lt;urls&gt;&lt;/urls&gt;&lt;/record&gt;&lt;/Cite&gt;&lt;/EndNote&gt;</w:instrText>
      </w:r>
      <w:r w:rsidR="00451C37">
        <w:fldChar w:fldCharType="separate"/>
      </w:r>
      <w:r w:rsidR="000D2BF0">
        <w:rPr>
          <w:noProof/>
        </w:rPr>
        <w:t>[20]</w:t>
      </w:r>
      <w:r w:rsidR="00451C37">
        <w:fldChar w:fldCharType="end"/>
      </w:r>
      <w:r>
        <w:t>.</w:t>
      </w:r>
      <w:r w:rsidR="00BD1421">
        <w:t xml:space="preserve"> Intervention is assumed to be cost saving if it produces more health benefit at net cost savings.</w:t>
      </w:r>
      <w:r w:rsidR="002A10A1">
        <w:t xml:space="preserve"> Costs and effects were discounted by 3.5% annually in accordance with NICE guidelines </w:t>
      </w:r>
      <w:r w:rsidR="002A10A1">
        <w:fldChar w:fldCharType="begin"/>
      </w:r>
      <w:r w:rsidR="002A10A1">
        <w:instrText xml:space="preserve"> ADDIN EN.CITE &lt;EndNote&gt;&lt;Cite&gt;&lt;Author&gt;National Institute for Health and Care Excellence (NICE)&lt;/Author&gt;&lt;Year&gt;2013&lt;/Year&gt;&lt;RecNum&gt;1&lt;/RecNum&gt;&lt;DisplayText&gt;[20]&lt;/DisplayText&gt;&lt;record&gt;&lt;rec-number&gt;1&lt;/rec-number&gt;&lt;foreign-keys&gt;&lt;key app="EN" db-id="ft0szrad7w0taaexsaav02zhze5z0r55dtdx" timestamp="1543320684"&gt;1&lt;/key&gt;&lt;/foreign-keys&gt;&lt;ref-type name="Generic"&gt;13&lt;/ref-type&gt;&lt;contributors&gt;&lt;authors&gt;&lt;author&gt;National Institute for Health and Care Excellence (NICE),&lt;/author&gt;&lt;/authors&gt;&lt;/contributors&gt;&lt;titles&gt;&lt;title&gt;Guide to the methods of technology appraisal &lt;/title&gt;&lt;/titles&gt;&lt;dates&gt;&lt;year&gt;2013&lt;/year&gt;&lt;/dates&gt;&lt;pub-location&gt;https://www.nice.org.uk/process/pmg9/chapter/foreword&lt;/pub-location&gt;&lt;isbn&gt;978-1-4731-0119-7&lt;/isbn&gt;&lt;urls&gt;&lt;/urls&gt;&lt;/record&gt;&lt;/Cite&gt;&lt;/EndNote&gt;</w:instrText>
      </w:r>
      <w:r w:rsidR="002A10A1">
        <w:fldChar w:fldCharType="separate"/>
      </w:r>
      <w:r w:rsidR="002A10A1">
        <w:rPr>
          <w:noProof/>
        </w:rPr>
        <w:t>[20]</w:t>
      </w:r>
      <w:r w:rsidR="002A10A1">
        <w:fldChar w:fldCharType="end"/>
      </w:r>
      <w:r w:rsidR="002A10A1">
        <w:t>.</w:t>
      </w:r>
    </w:p>
    <w:p w14:paraId="710FDEE6" w14:textId="348AF4A2" w:rsidR="00305196" w:rsidRDefault="00305196" w:rsidP="000D671E">
      <w:pPr>
        <w:spacing w:line="276" w:lineRule="auto"/>
        <w:ind w:left="567"/>
      </w:pPr>
      <w:r>
        <w:t xml:space="preserve">A probabilistic sensitivity analysis (PSA) was conducted by simultaneously sampling from estimated probability distributions of </w:t>
      </w:r>
      <w:r w:rsidR="009E3874">
        <w:t>treatment effect</w:t>
      </w:r>
      <w:r>
        <w:t xml:space="preserve"> </w:t>
      </w:r>
      <w:r w:rsidR="00AC2360">
        <w:t xml:space="preserve">of screening vs. usual management </w:t>
      </w:r>
      <w:r>
        <w:t xml:space="preserve">to obtain 1,000 sets of model input estimates. For each simulation, expected costs and QALYs were calculated for the screening arm and the usual management arm, respectively, along with the difference between comparators. Acceptability curves were constructed for the pairwise comparison. </w:t>
      </w:r>
    </w:p>
    <w:p w14:paraId="08E706FC" w14:textId="7BA8676B" w:rsidR="00305196" w:rsidRDefault="00305196" w:rsidP="000D671E">
      <w:pPr>
        <w:spacing w:line="276" w:lineRule="auto"/>
        <w:ind w:left="567"/>
      </w:pPr>
      <w:r>
        <w:t>Since the</w:t>
      </w:r>
      <w:r w:rsidR="00A30FA1">
        <w:t xml:space="preserve"> SCOOP study only provided evidence </w:t>
      </w:r>
      <w:r w:rsidR="00A73349">
        <w:t>of an</w:t>
      </w:r>
      <w:r>
        <w:t xml:space="preserve"> effect of screening compared with usual management for hip fracture risk reduction, a deterministic sensitivity analysis was conducted assuming that screening had </w:t>
      </w:r>
      <w:r w:rsidR="00C1765E">
        <w:t xml:space="preserve">an </w:t>
      </w:r>
      <w:r>
        <w:t>effect only on th</w:t>
      </w:r>
      <w:r w:rsidR="00A73349">
        <w:t>is risk</w:t>
      </w:r>
      <w:r>
        <w:t xml:space="preserve">. </w:t>
      </w:r>
    </w:p>
    <w:p w14:paraId="2203948A" w14:textId="6980A381" w:rsidR="00305196" w:rsidRDefault="00305196" w:rsidP="000D671E">
      <w:pPr>
        <w:spacing w:line="276" w:lineRule="auto"/>
        <w:ind w:left="567"/>
      </w:pPr>
      <w:r>
        <w:t xml:space="preserve">Other deterministic sensitivity analyses were conducted to estimate the impact on the results of changing the discount rate, modelling time horizon, </w:t>
      </w:r>
      <w:r w:rsidR="00F655F2">
        <w:t xml:space="preserve">age, </w:t>
      </w:r>
      <w:r>
        <w:t xml:space="preserve">and </w:t>
      </w:r>
      <w:proofErr w:type="gramStart"/>
      <w:r>
        <w:t>assuming that</w:t>
      </w:r>
      <w:proofErr w:type="gramEnd"/>
      <w:r>
        <w:t xml:space="preserve"> 100% of the excess mortality of fracture was related to the fracture event.</w:t>
      </w:r>
    </w:p>
    <w:p w14:paraId="7E66454D" w14:textId="77777777" w:rsidR="00305196" w:rsidRDefault="00305196" w:rsidP="00305196">
      <w:pPr>
        <w:ind w:left="567"/>
      </w:pPr>
    </w:p>
    <w:p w14:paraId="347D8CA4" w14:textId="77777777" w:rsidR="00305196" w:rsidRPr="00DD01AD" w:rsidRDefault="00305196" w:rsidP="00305196">
      <w:pPr>
        <w:ind w:left="567"/>
        <w:rPr>
          <w:b/>
          <w:bCs/>
          <w:sz w:val="28"/>
          <w:szCs w:val="28"/>
        </w:rPr>
      </w:pPr>
      <w:r w:rsidRPr="00DD01AD">
        <w:rPr>
          <w:b/>
          <w:bCs/>
          <w:sz w:val="28"/>
          <w:szCs w:val="28"/>
        </w:rPr>
        <w:t>Results</w:t>
      </w:r>
    </w:p>
    <w:p w14:paraId="4F89382F" w14:textId="77777777" w:rsidR="00305196" w:rsidRPr="008F1E2B" w:rsidRDefault="00305196" w:rsidP="00305196">
      <w:pPr>
        <w:ind w:left="567"/>
        <w:rPr>
          <w:b/>
          <w:bCs/>
        </w:rPr>
      </w:pPr>
      <w:r w:rsidRPr="008F1E2B">
        <w:rPr>
          <w:b/>
          <w:bCs/>
        </w:rPr>
        <w:t>Base case scenario</w:t>
      </w:r>
    </w:p>
    <w:p w14:paraId="5E3D3D49" w14:textId="08E87571" w:rsidR="00305196" w:rsidRDefault="00305196" w:rsidP="008F1E2B">
      <w:pPr>
        <w:spacing w:line="276" w:lineRule="auto"/>
        <w:ind w:left="567"/>
      </w:pPr>
      <w:r>
        <w:t>Over the remaining lifetime (mean 14 years) of 1,000 women, screening saved 9 hip fractures and 20 non-hip fractures compared with usual management. Fracture-related costs were £551 lower per patient in the screening arm compared with the usual management arm (Table 1). Drug and intervention costs were £265 higher in the screening arm. In total, the screening arm was cost</w:t>
      </w:r>
      <w:r w:rsidR="00D52C41">
        <w:t>-</w:t>
      </w:r>
      <w:r>
        <w:t xml:space="preserve">saving (£286) and gained 0.015 QALYs/patient in comparison with usual management arm. </w:t>
      </w:r>
    </w:p>
    <w:p w14:paraId="6E650E08" w14:textId="77777777" w:rsidR="00305196" w:rsidRDefault="00305196" w:rsidP="00305196">
      <w:pPr>
        <w:ind w:left="567"/>
      </w:pPr>
      <w:r>
        <w:tab/>
      </w:r>
    </w:p>
    <w:p w14:paraId="35D8340E" w14:textId="3CD38809" w:rsidR="00305196" w:rsidRDefault="00305196" w:rsidP="00305196">
      <w:pPr>
        <w:ind w:left="567"/>
      </w:pPr>
      <w:r w:rsidRPr="00F774AA">
        <w:rPr>
          <w:b/>
          <w:bCs/>
        </w:rPr>
        <w:t>Table 1</w:t>
      </w:r>
      <w:r>
        <w:t xml:space="preserve"> Base case </w:t>
      </w:r>
      <w:r w:rsidR="00515988">
        <w:t xml:space="preserve">deterministic </w:t>
      </w:r>
      <w:r>
        <w:t>cost-effectiveness results</w:t>
      </w:r>
    </w:p>
    <w:tbl>
      <w:tblPr>
        <w:tblStyle w:val="TableTheme"/>
        <w:tblW w:w="0" w:type="auto"/>
        <w:tblInd w:w="77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58"/>
        <w:gridCol w:w="1356"/>
        <w:gridCol w:w="1359"/>
        <w:gridCol w:w="1879"/>
      </w:tblGrid>
      <w:tr w:rsidR="00305196" w:rsidRPr="00305196" w14:paraId="6E5271F4" w14:textId="77777777" w:rsidTr="000E3BF3">
        <w:trPr>
          <w:trHeight w:val="300"/>
        </w:trPr>
        <w:tc>
          <w:tcPr>
            <w:tcW w:w="0" w:type="auto"/>
            <w:noWrap/>
            <w:hideMark/>
          </w:tcPr>
          <w:p w14:paraId="4251CD56" w14:textId="77777777" w:rsidR="00305196" w:rsidRPr="00334F78" w:rsidRDefault="00305196" w:rsidP="00305196">
            <w:pPr>
              <w:rPr>
                <w:rFonts w:ascii="Calibri" w:eastAsia="Calibri" w:hAnsi="Calibri" w:cs="Calibri"/>
                <w:color w:val="000000"/>
                <w:lang w:val="en-US" w:eastAsia="en-GB"/>
              </w:rPr>
            </w:pPr>
          </w:p>
        </w:tc>
        <w:tc>
          <w:tcPr>
            <w:tcW w:w="1356" w:type="dxa"/>
            <w:tcBorders>
              <w:top w:val="single" w:sz="4" w:space="0" w:color="auto"/>
              <w:bottom w:val="single" w:sz="4" w:space="0" w:color="auto"/>
            </w:tcBorders>
            <w:noWrap/>
            <w:hideMark/>
          </w:tcPr>
          <w:p w14:paraId="573F2452" w14:textId="77777777" w:rsidR="00305196" w:rsidRPr="00305196" w:rsidRDefault="00305196" w:rsidP="00305196">
            <w:pPr>
              <w:jc w:val="center"/>
              <w:rPr>
                <w:rFonts w:ascii="Calibri" w:eastAsia="Calibri" w:hAnsi="Calibri" w:cs="Calibri"/>
                <w:color w:val="000000"/>
                <w:lang w:eastAsia="en-GB"/>
              </w:rPr>
            </w:pPr>
            <w:r w:rsidRPr="00305196">
              <w:rPr>
                <w:rFonts w:ascii="Calibri" w:eastAsia="Calibri" w:hAnsi="Calibri" w:cs="Calibri"/>
                <w:color w:val="000000"/>
                <w:lang w:eastAsia="en-GB"/>
              </w:rPr>
              <w:t>Usual management</w:t>
            </w:r>
          </w:p>
        </w:tc>
        <w:tc>
          <w:tcPr>
            <w:tcW w:w="1359" w:type="dxa"/>
            <w:tcBorders>
              <w:top w:val="single" w:sz="4" w:space="0" w:color="auto"/>
              <w:bottom w:val="single" w:sz="4" w:space="0" w:color="auto"/>
            </w:tcBorders>
            <w:noWrap/>
            <w:hideMark/>
          </w:tcPr>
          <w:p w14:paraId="2C6153F4" w14:textId="77777777" w:rsidR="00305196" w:rsidRPr="00305196" w:rsidRDefault="00305196" w:rsidP="00305196">
            <w:pPr>
              <w:jc w:val="center"/>
              <w:rPr>
                <w:rFonts w:ascii="Calibri" w:eastAsia="Calibri" w:hAnsi="Calibri" w:cs="Calibri"/>
                <w:color w:val="000000"/>
                <w:lang w:eastAsia="en-GB"/>
              </w:rPr>
            </w:pPr>
            <w:r w:rsidRPr="00305196">
              <w:rPr>
                <w:rFonts w:ascii="Calibri" w:eastAsia="Calibri" w:hAnsi="Calibri" w:cs="Calibri"/>
                <w:color w:val="000000"/>
                <w:lang w:eastAsia="en-GB"/>
              </w:rPr>
              <w:t>Screening</w:t>
            </w:r>
          </w:p>
        </w:tc>
        <w:tc>
          <w:tcPr>
            <w:tcW w:w="1879" w:type="dxa"/>
            <w:tcBorders>
              <w:top w:val="single" w:sz="4" w:space="0" w:color="auto"/>
              <w:bottom w:val="single" w:sz="4" w:space="0" w:color="auto"/>
            </w:tcBorders>
            <w:noWrap/>
            <w:hideMark/>
          </w:tcPr>
          <w:p w14:paraId="2CDE7C47" w14:textId="77777777" w:rsidR="00305196" w:rsidRPr="00305196" w:rsidRDefault="00305196" w:rsidP="00305196">
            <w:pPr>
              <w:jc w:val="center"/>
              <w:rPr>
                <w:rFonts w:ascii="Calibri" w:eastAsia="Calibri" w:hAnsi="Calibri" w:cs="Calibri"/>
                <w:color w:val="000000"/>
                <w:lang w:eastAsia="en-GB"/>
              </w:rPr>
            </w:pPr>
            <w:r w:rsidRPr="00305196">
              <w:rPr>
                <w:rFonts w:ascii="Calibri" w:eastAsia="Calibri" w:hAnsi="Calibri" w:cs="Calibri"/>
                <w:color w:val="000000"/>
                <w:lang w:eastAsia="en-GB"/>
              </w:rPr>
              <w:t>Screening vs. usual management</w:t>
            </w:r>
          </w:p>
        </w:tc>
      </w:tr>
      <w:tr w:rsidR="00305196" w:rsidRPr="00305196" w14:paraId="6198CBFE" w14:textId="77777777" w:rsidTr="000E3BF3">
        <w:trPr>
          <w:trHeight w:val="300"/>
        </w:trPr>
        <w:tc>
          <w:tcPr>
            <w:tcW w:w="0" w:type="auto"/>
            <w:noWrap/>
            <w:hideMark/>
          </w:tcPr>
          <w:p w14:paraId="6BEA8663" w14:textId="2D010E69" w:rsidR="00305196" w:rsidRPr="00305196" w:rsidRDefault="00305196" w:rsidP="00305196">
            <w:pPr>
              <w:rPr>
                <w:rFonts w:ascii="Calibri" w:eastAsia="Calibri" w:hAnsi="Calibri" w:cs="Calibri"/>
                <w:b/>
                <w:color w:val="000000"/>
                <w:lang w:eastAsia="en-GB"/>
              </w:rPr>
            </w:pPr>
            <w:r w:rsidRPr="00305196">
              <w:rPr>
                <w:rFonts w:ascii="Calibri" w:eastAsia="Calibri" w:hAnsi="Calibri" w:cs="Calibri"/>
                <w:b/>
                <w:color w:val="000000"/>
                <w:lang w:eastAsia="en-GB"/>
              </w:rPr>
              <w:t>Mean costs, per patient (£)</w:t>
            </w:r>
          </w:p>
        </w:tc>
        <w:tc>
          <w:tcPr>
            <w:tcW w:w="1356" w:type="dxa"/>
            <w:tcBorders>
              <w:top w:val="single" w:sz="4" w:space="0" w:color="auto"/>
            </w:tcBorders>
            <w:noWrap/>
            <w:hideMark/>
          </w:tcPr>
          <w:p w14:paraId="1F3281C6" w14:textId="77777777" w:rsidR="00305196" w:rsidRPr="00305196" w:rsidRDefault="00305196" w:rsidP="00305196">
            <w:pPr>
              <w:rPr>
                <w:rFonts w:ascii="Calibri" w:eastAsia="Calibri" w:hAnsi="Calibri" w:cs="Calibri"/>
                <w:color w:val="000000"/>
                <w:lang w:eastAsia="en-GB"/>
              </w:rPr>
            </w:pPr>
          </w:p>
        </w:tc>
        <w:tc>
          <w:tcPr>
            <w:tcW w:w="1359" w:type="dxa"/>
            <w:tcBorders>
              <w:top w:val="single" w:sz="4" w:space="0" w:color="auto"/>
            </w:tcBorders>
            <w:noWrap/>
            <w:hideMark/>
          </w:tcPr>
          <w:p w14:paraId="6FA93B81" w14:textId="77777777" w:rsidR="00305196" w:rsidRPr="00305196" w:rsidRDefault="00305196" w:rsidP="00305196">
            <w:pPr>
              <w:rPr>
                <w:rFonts w:ascii="Calibri" w:eastAsia="Calibri" w:hAnsi="Calibri" w:cs="Calibri"/>
                <w:lang w:eastAsia="en-GB"/>
              </w:rPr>
            </w:pPr>
          </w:p>
        </w:tc>
        <w:tc>
          <w:tcPr>
            <w:tcW w:w="1879" w:type="dxa"/>
            <w:tcBorders>
              <w:top w:val="single" w:sz="4" w:space="0" w:color="auto"/>
            </w:tcBorders>
            <w:noWrap/>
            <w:hideMark/>
          </w:tcPr>
          <w:p w14:paraId="4A5CB501" w14:textId="77777777" w:rsidR="00305196" w:rsidRPr="00305196" w:rsidRDefault="00305196" w:rsidP="00305196">
            <w:pPr>
              <w:rPr>
                <w:rFonts w:ascii="Calibri" w:eastAsia="Calibri" w:hAnsi="Calibri" w:cs="Calibri"/>
                <w:lang w:eastAsia="en-GB"/>
              </w:rPr>
            </w:pPr>
          </w:p>
        </w:tc>
      </w:tr>
      <w:tr w:rsidR="00305196" w:rsidRPr="00305196" w14:paraId="2486A4AD" w14:textId="77777777" w:rsidTr="000E3BF3">
        <w:trPr>
          <w:trHeight w:val="300"/>
        </w:trPr>
        <w:tc>
          <w:tcPr>
            <w:tcW w:w="0" w:type="auto"/>
            <w:noWrap/>
            <w:hideMark/>
          </w:tcPr>
          <w:p w14:paraId="3DD6A6F1" w14:textId="77777777" w:rsidR="00305196" w:rsidRPr="00305196" w:rsidRDefault="00305196" w:rsidP="00305196">
            <w:pPr>
              <w:ind w:right="170"/>
              <w:rPr>
                <w:rFonts w:ascii="Calibri" w:eastAsia="Calibri" w:hAnsi="Calibri" w:cs="Calibri"/>
                <w:b/>
                <w:color w:val="000000"/>
                <w:lang w:eastAsia="en-GB"/>
              </w:rPr>
            </w:pPr>
            <w:r w:rsidRPr="00305196">
              <w:rPr>
                <w:rFonts w:ascii="Calibri" w:eastAsia="Calibri" w:hAnsi="Calibri" w:cs="Calibri"/>
                <w:color w:val="000000"/>
                <w:lang w:eastAsia="en-GB"/>
              </w:rPr>
              <w:t>Hospitalisations</w:t>
            </w:r>
          </w:p>
        </w:tc>
        <w:tc>
          <w:tcPr>
            <w:tcW w:w="1356" w:type="dxa"/>
            <w:noWrap/>
            <w:hideMark/>
          </w:tcPr>
          <w:p w14:paraId="6ECF32F4" w14:textId="77777777" w:rsidR="00305196" w:rsidRPr="00305196" w:rsidRDefault="00305196" w:rsidP="00305196">
            <w:pPr>
              <w:jc w:val="center"/>
              <w:rPr>
                <w:rFonts w:ascii="Calibri" w:eastAsia="Calibri" w:hAnsi="Calibri" w:cs="Calibri"/>
                <w:color w:val="000000"/>
                <w:lang w:eastAsia="en-GB"/>
              </w:rPr>
            </w:pPr>
            <w:r w:rsidRPr="00305196">
              <w:rPr>
                <w:rFonts w:ascii="Calibri" w:eastAsia="Calibri" w:hAnsi="Calibri" w:cs="Calibri"/>
                <w:color w:val="000000"/>
                <w:lang w:eastAsia="en-GB"/>
              </w:rPr>
              <w:t>3,059</w:t>
            </w:r>
          </w:p>
        </w:tc>
        <w:tc>
          <w:tcPr>
            <w:tcW w:w="1359" w:type="dxa"/>
            <w:noWrap/>
            <w:hideMark/>
          </w:tcPr>
          <w:p w14:paraId="1DE2BED1" w14:textId="1D72B402" w:rsidR="00305196" w:rsidRPr="00305196" w:rsidRDefault="00305196" w:rsidP="00305196">
            <w:pPr>
              <w:jc w:val="center"/>
              <w:rPr>
                <w:rFonts w:ascii="Calibri" w:eastAsia="Calibri" w:hAnsi="Calibri" w:cs="Calibri"/>
                <w:color w:val="000000"/>
                <w:lang w:eastAsia="en-GB"/>
              </w:rPr>
            </w:pPr>
            <w:r w:rsidRPr="00305196">
              <w:rPr>
                <w:rFonts w:ascii="Calibri" w:eastAsia="Calibri" w:hAnsi="Calibri" w:cs="Calibri"/>
                <w:color w:val="000000"/>
                <w:lang w:eastAsia="en-GB"/>
              </w:rPr>
              <w:t>2,934</w:t>
            </w:r>
          </w:p>
        </w:tc>
        <w:tc>
          <w:tcPr>
            <w:tcW w:w="1879" w:type="dxa"/>
            <w:noWrap/>
            <w:hideMark/>
          </w:tcPr>
          <w:p w14:paraId="1EBF1B4A" w14:textId="77777777" w:rsidR="00305196" w:rsidRPr="00305196" w:rsidRDefault="00305196" w:rsidP="00305196">
            <w:pPr>
              <w:jc w:val="center"/>
              <w:rPr>
                <w:rFonts w:ascii="Calibri" w:eastAsia="Calibri" w:hAnsi="Calibri" w:cs="Calibri"/>
                <w:color w:val="000000"/>
                <w:lang w:eastAsia="en-GB"/>
              </w:rPr>
            </w:pPr>
            <w:r w:rsidRPr="00305196">
              <w:rPr>
                <w:rFonts w:ascii="Calibri" w:eastAsia="Calibri" w:hAnsi="Calibri" w:cs="Calibri"/>
                <w:color w:val="000000"/>
                <w:lang w:eastAsia="en-GB"/>
              </w:rPr>
              <w:t>-125</w:t>
            </w:r>
          </w:p>
        </w:tc>
      </w:tr>
      <w:tr w:rsidR="00305196" w:rsidRPr="00305196" w14:paraId="5370F60C" w14:textId="77777777" w:rsidTr="000E3BF3">
        <w:trPr>
          <w:trHeight w:val="300"/>
        </w:trPr>
        <w:tc>
          <w:tcPr>
            <w:tcW w:w="0" w:type="auto"/>
            <w:noWrap/>
            <w:hideMark/>
          </w:tcPr>
          <w:p w14:paraId="5C683C90" w14:textId="77777777" w:rsidR="00305196" w:rsidRPr="00305196" w:rsidRDefault="00305196" w:rsidP="00305196">
            <w:pPr>
              <w:rPr>
                <w:rFonts w:ascii="Calibri" w:eastAsia="Calibri" w:hAnsi="Calibri" w:cs="Calibri"/>
                <w:b/>
                <w:color w:val="000000"/>
                <w:lang w:eastAsia="en-GB"/>
              </w:rPr>
            </w:pPr>
            <w:r w:rsidRPr="00305196">
              <w:rPr>
                <w:rFonts w:ascii="Calibri" w:eastAsia="Calibri" w:hAnsi="Calibri" w:cs="Calibri"/>
                <w:color w:val="000000"/>
                <w:lang w:eastAsia="en-GB"/>
              </w:rPr>
              <w:t>Nursing home</w:t>
            </w:r>
          </w:p>
        </w:tc>
        <w:tc>
          <w:tcPr>
            <w:tcW w:w="1356" w:type="dxa"/>
            <w:noWrap/>
            <w:hideMark/>
          </w:tcPr>
          <w:p w14:paraId="25E8579A" w14:textId="77777777" w:rsidR="00305196" w:rsidRPr="00305196" w:rsidRDefault="00305196" w:rsidP="00305196">
            <w:pPr>
              <w:jc w:val="center"/>
              <w:rPr>
                <w:rFonts w:ascii="Calibri" w:eastAsia="Calibri" w:hAnsi="Calibri" w:cs="Calibri"/>
                <w:color w:val="000000"/>
                <w:lang w:eastAsia="en-GB"/>
              </w:rPr>
            </w:pPr>
            <w:r w:rsidRPr="00305196">
              <w:rPr>
                <w:rFonts w:ascii="Calibri" w:eastAsia="Calibri" w:hAnsi="Calibri" w:cs="Calibri"/>
                <w:color w:val="000000"/>
                <w:lang w:eastAsia="en-GB"/>
              </w:rPr>
              <w:t>6,056</w:t>
            </w:r>
          </w:p>
        </w:tc>
        <w:tc>
          <w:tcPr>
            <w:tcW w:w="1359" w:type="dxa"/>
            <w:noWrap/>
            <w:hideMark/>
          </w:tcPr>
          <w:p w14:paraId="5D756903" w14:textId="77777777" w:rsidR="00305196" w:rsidRPr="00305196" w:rsidRDefault="00305196" w:rsidP="00305196">
            <w:pPr>
              <w:jc w:val="center"/>
              <w:rPr>
                <w:rFonts w:ascii="Calibri" w:eastAsia="Calibri" w:hAnsi="Calibri" w:cs="Calibri"/>
                <w:color w:val="000000"/>
                <w:lang w:eastAsia="en-GB"/>
              </w:rPr>
            </w:pPr>
            <w:r w:rsidRPr="00305196">
              <w:rPr>
                <w:rFonts w:ascii="Calibri" w:eastAsia="Calibri" w:hAnsi="Calibri" w:cs="Calibri"/>
                <w:color w:val="000000"/>
                <w:lang w:eastAsia="en-GB"/>
              </w:rPr>
              <w:t>5,645</w:t>
            </w:r>
          </w:p>
        </w:tc>
        <w:tc>
          <w:tcPr>
            <w:tcW w:w="1879" w:type="dxa"/>
            <w:noWrap/>
            <w:hideMark/>
          </w:tcPr>
          <w:p w14:paraId="7C4A8F86" w14:textId="77777777" w:rsidR="00305196" w:rsidRPr="00305196" w:rsidRDefault="00305196" w:rsidP="00305196">
            <w:pPr>
              <w:jc w:val="center"/>
              <w:rPr>
                <w:rFonts w:ascii="Calibri" w:eastAsia="Calibri" w:hAnsi="Calibri" w:cs="Calibri"/>
                <w:color w:val="000000"/>
                <w:lang w:eastAsia="en-GB"/>
              </w:rPr>
            </w:pPr>
            <w:r w:rsidRPr="00305196">
              <w:rPr>
                <w:rFonts w:ascii="Calibri" w:eastAsia="Calibri" w:hAnsi="Calibri" w:cs="Calibri"/>
                <w:color w:val="000000"/>
                <w:lang w:eastAsia="en-GB"/>
              </w:rPr>
              <w:t>-410</w:t>
            </w:r>
          </w:p>
        </w:tc>
      </w:tr>
      <w:tr w:rsidR="00305196" w:rsidRPr="00305196" w14:paraId="13F4DCDF" w14:textId="77777777" w:rsidTr="000E3BF3">
        <w:trPr>
          <w:trHeight w:val="300"/>
        </w:trPr>
        <w:tc>
          <w:tcPr>
            <w:tcW w:w="0" w:type="auto"/>
            <w:noWrap/>
            <w:hideMark/>
          </w:tcPr>
          <w:p w14:paraId="2F9C19A1" w14:textId="77777777" w:rsidR="00305196" w:rsidRPr="00305196" w:rsidRDefault="00305196" w:rsidP="00305196">
            <w:pPr>
              <w:rPr>
                <w:rFonts w:ascii="Calibri" w:eastAsia="Calibri" w:hAnsi="Calibri" w:cs="Calibri"/>
                <w:b/>
                <w:color w:val="000000"/>
                <w:lang w:eastAsia="en-GB"/>
              </w:rPr>
            </w:pPr>
            <w:r w:rsidRPr="00305196">
              <w:rPr>
                <w:rFonts w:ascii="Calibri" w:eastAsia="Calibri" w:hAnsi="Calibri" w:cs="Calibri"/>
                <w:color w:val="000000"/>
                <w:lang w:eastAsia="en-GB"/>
              </w:rPr>
              <w:lastRenderedPageBreak/>
              <w:t>Outpatient</w:t>
            </w:r>
          </w:p>
        </w:tc>
        <w:tc>
          <w:tcPr>
            <w:tcW w:w="1356" w:type="dxa"/>
            <w:noWrap/>
            <w:hideMark/>
          </w:tcPr>
          <w:p w14:paraId="12900537" w14:textId="77777777" w:rsidR="00305196" w:rsidRPr="00305196" w:rsidRDefault="00305196" w:rsidP="00305196">
            <w:pPr>
              <w:jc w:val="center"/>
              <w:rPr>
                <w:rFonts w:ascii="Calibri" w:eastAsia="Calibri" w:hAnsi="Calibri" w:cs="Calibri"/>
                <w:color w:val="000000"/>
                <w:lang w:eastAsia="en-GB"/>
              </w:rPr>
            </w:pPr>
            <w:r w:rsidRPr="00305196">
              <w:rPr>
                <w:rFonts w:ascii="Calibri" w:eastAsia="Calibri" w:hAnsi="Calibri" w:cs="Calibri"/>
                <w:color w:val="000000"/>
                <w:lang w:eastAsia="en-GB"/>
              </w:rPr>
              <w:t>378</w:t>
            </w:r>
          </w:p>
        </w:tc>
        <w:tc>
          <w:tcPr>
            <w:tcW w:w="1359" w:type="dxa"/>
            <w:noWrap/>
            <w:hideMark/>
          </w:tcPr>
          <w:p w14:paraId="3A24CCA6" w14:textId="77777777" w:rsidR="00305196" w:rsidRPr="00305196" w:rsidRDefault="00305196" w:rsidP="00305196">
            <w:pPr>
              <w:jc w:val="center"/>
              <w:rPr>
                <w:rFonts w:ascii="Calibri" w:eastAsia="Calibri" w:hAnsi="Calibri" w:cs="Calibri"/>
                <w:color w:val="000000"/>
                <w:lang w:eastAsia="en-GB"/>
              </w:rPr>
            </w:pPr>
            <w:r w:rsidRPr="00305196">
              <w:rPr>
                <w:rFonts w:ascii="Calibri" w:eastAsia="Calibri" w:hAnsi="Calibri" w:cs="Calibri"/>
                <w:color w:val="000000"/>
                <w:lang w:eastAsia="en-GB"/>
              </w:rPr>
              <w:t>363</w:t>
            </w:r>
          </w:p>
        </w:tc>
        <w:tc>
          <w:tcPr>
            <w:tcW w:w="1879" w:type="dxa"/>
            <w:noWrap/>
            <w:hideMark/>
          </w:tcPr>
          <w:p w14:paraId="30CBC297" w14:textId="77777777" w:rsidR="00305196" w:rsidRPr="00305196" w:rsidRDefault="00305196" w:rsidP="00305196">
            <w:pPr>
              <w:jc w:val="center"/>
              <w:rPr>
                <w:rFonts w:ascii="Calibri" w:eastAsia="Calibri" w:hAnsi="Calibri" w:cs="Calibri"/>
                <w:color w:val="000000"/>
                <w:lang w:eastAsia="en-GB"/>
              </w:rPr>
            </w:pPr>
            <w:r w:rsidRPr="00305196">
              <w:rPr>
                <w:rFonts w:ascii="Calibri" w:eastAsia="Calibri" w:hAnsi="Calibri" w:cs="Calibri"/>
                <w:color w:val="000000"/>
                <w:lang w:eastAsia="en-GB"/>
              </w:rPr>
              <w:t>-15</w:t>
            </w:r>
          </w:p>
        </w:tc>
      </w:tr>
      <w:tr w:rsidR="00305196" w:rsidRPr="00305196" w14:paraId="4ECA198C" w14:textId="77777777" w:rsidTr="000E3BF3">
        <w:trPr>
          <w:trHeight w:val="300"/>
        </w:trPr>
        <w:tc>
          <w:tcPr>
            <w:tcW w:w="0" w:type="auto"/>
            <w:noWrap/>
            <w:hideMark/>
          </w:tcPr>
          <w:p w14:paraId="33CA0B76" w14:textId="77777777" w:rsidR="00305196" w:rsidRPr="00305196" w:rsidRDefault="00305196" w:rsidP="00305196">
            <w:pPr>
              <w:rPr>
                <w:rFonts w:ascii="Calibri" w:eastAsia="Calibri" w:hAnsi="Calibri" w:cs="Calibri"/>
                <w:color w:val="000000"/>
                <w:lang w:eastAsia="en-GB"/>
              </w:rPr>
            </w:pPr>
            <w:r w:rsidRPr="00305196">
              <w:rPr>
                <w:rFonts w:ascii="Calibri" w:eastAsia="Calibri" w:hAnsi="Calibri" w:cs="Calibri"/>
                <w:color w:val="000000"/>
                <w:lang w:eastAsia="en-GB"/>
              </w:rPr>
              <w:t>Total morbidity cost</w:t>
            </w:r>
          </w:p>
        </w:tc>
        <w:tc>
          <w:tcPr>
            <w:tcW w:w="1356" w:type="dxa"/>
            <w:noWrap/>
            <w:hideMark/>
          </w:tcPr>
          <w:p w14:paraId="69268D66" w14:textId="77777777" w:rsidR="00305196" w:rsidRPr="00305196" w:rsidRDefault="00305196" w:rsidP="00305196">
            <w:pPr>
              <w:jc w:val="center"/>
              <w:rPr>
                <w:rFonts w:ascii="Calibri" w:eastAsia="Calibri" w:hAnsi="Calibri" w:cs="Calibri"/>
                <w:b/>
                <w:lang w:eastAsia="en-GB"/>
              </w:rPr>
            </w:pPr>
            <w:r w:rsidRPr="00305196">
              <w:rPr>
                <w:rFonts w:ascii="Calibri" w:eastAsia="Calibri" w:hAnsi="Calibri" w:cs="Calibri"/>
                <w:b/>
                <w:lang w:eastAsia="en-GB"/>
              </w:rPr>
              <w:t>9,493</w:t>
            </w:r>
          </w:p>
        </w:tc>
        <w:tc>
          <w:tcPr>
            <w:tcW w:w="1359" w:type="dxa"/>
            <w:noWrap/>
            <w:hideMark/>
          </w:tcPr>
          <w:p w14:paraId="070B729A" w14:textId="77777777" w:rsidR="00305196" w:rsidRPr="00305196" w:rsidRDefault="00305196" w:rsidP="00305196">
            <w:pPr>
              <w:jc w:val="center"/>
              <w:rPr>
                <w:rFonts w:ascii="Calibri" w:eastAsia="Calibri" w:hAnsi="Calibri" w:cs="Calibri"/>
                <w:b/>
                <w:lang w:eastAsia="en-GB"/>
              </w:rPr>
            </w:pPr>
            <w:r w:rsidRPr="00305196">
              <w:rPr>
                <w:rFonts w:ascii="Calibri" w:eastAsia="Calibri" w:hAnsi="Calibri" w:cs="Calibri"/>
                <w:b/>
                <w:lang w:eastAsia="en-GB"/>
              </w:rPr>
              <w:t>8,942</w:t>
            </w:r>
          </w:p>
        </w:tc>
        <w:tc>
          <w:tcPr>
            <w:tcW w:w="1879" w:type="dxa"/>
            <w:noWrap/>
            <w:hideMark/>
          </w:tcPr>
          <w:p w14:paraId="5D382AAD" w14:textId="77777777" w:rsidR="00305196" w:rsidRPr="00305196" w:rsidRDefault="00305196" w:rsidP="00305196">
            <w:pPr>
              <w:jc w:val="center"/>
              <w:rPr>
                <w:rFonts w:ascii="Calibri" w:eastAsia="Calibri" w:hAnsi="Calibri" w:cs="Calibri"/>
                <w:b/>
                <w:lang w:eastAsia="en-GB"/>
              </w:rPr>
            </w:pPr>
            <w:r w:rsidRPr="00305196">
              <w:rPr>
                <w:rFonts w:ascii="Calibri" w:eastAsia="Calibri" w:hAnsi="Calibri" w:cs="Calibri"/>
                <w:b/>
                <w:lang w:eastAsia="en-GB"/>
              </w:rPr>
              <w:t>-551</w:t>
            </w:r>
          </w:p>
        </w:tc>
      </w:tr>
      <w:tr w:rsidR="00305196" w:rsidRPr="00305196" w14:paraId="66480DE4" w14:textId="77777777" w:rsidTr="000E3BF3">
        <w:trPr>
          <w:trHeight w:val="300"/>
        </w:trPr>
        <w:tc>
          <w:tcPr>
            <w:tcW w:w="0" w:type="auto"/>
            <w:noWrap/>
            <w:hideMark/>
          </w:tcPr>
          <w:p w14:paraId="3A42DC83" w14:textId="77777777" w:rsidR="00305196" w:rsidRPr="00305196" w:rsidRDefault="00305196" w:rsidP="00305196">
            <w:pPr>
              <w:rPr>
                <w:rFonts w:ascii="Calibri" w:eastAsia="Calibri" w:hAnsi="Calibri" w:cs="Calibri"/>
                <w:color w:val="000000"/>
                <w:lang w:eastAsia="en-GB"/>
              </w:rPr>
            </w:pPr>
          </w:p>
        </w:tc>
        <w:tc>
          <w:tcPr>
            <w:tcW w:w="1356" w:type="dxa"/>
            <w:noWrap/>
            <w:hideMark/>
          </w:tcPr>
          <w:p w14:paraId="32126076" w14:textId="77777777" w:rsidR="00305196" w:rsidRPr="00305196" w:rsidRDefault="00305196" w:rsidP="00305196">
            <w:pPr>
              <w:jc w:val="center"/>
              <w:rPr>
                <w:rFonts w:ascii="Calibri" w:eastAsia="Calibri" w:hAnsi="Calibri" w:cs="Calibri"/>
                <w:lang w:eastAsia="en-GB"/>
              </w:rPr>
            </w:pPr>
          </w:p>
        </w:tc>
        <w:tc>
          <w:tcPr>
            <w:tcW w:w="1359" w:type="dxa"/>
            <w:noWrap/>
            <w:hideMark/>
          </w:tcPr>
          <w:p w14:paraId="060B64AA" w14:textId="77777777" w:rsidR="00305196" w:rsidRPr="00305196" w:rsidRDefault="00305196" w:rsidP="00305196">
            <w:pPr>
              <w:jc w:val="center"/>
              <w:rPr>
                <w:rFonts w:ascii="Calibri" w:eastAsia="Calibri" w:hAnsi="Calibri" w:cs="Calibri"/>
                <w:lang w:eastAsia="en-GB"/>
              </w:rPr>
            </w:pPr>
          </w:p>
        </w:tc>
        <w:tc>
          <w:tcPr>
            <w:tcW w:w="1879" w:type="dxa"/>
            <w:noWrap/>
            <w:hideMark/>
          </w:tcPr>
          <w:p w14:paraId="7E218068" w14:textId="77777777" w:rsidR="00305196" w:rsidRPr="00305196" w:rsidRDefault="00305196" w:rsidP="00305196">
            <w:pPr>
              <w:jc w:val="center"/>
              <w:rPr>
                <w:rFonts w:ascii="Calibri" w:eastAsia="Calibri" w:hAnsi="Calibri" w:cs="Calibri"/>
                <w:lang w:eastAsia="en-GB"/>
              </w:rPr>
            </w:pPr>
          </w:p>
        </w:tc>
      </w:tr>
      <w:tr w:rsidR="00305196" w:rsidRPr="00305196" w14:paraId="438ED08E" w14:textId="77777777" w:rsidTr="000E3BF3">
        <w:trPr>
          <w:trHeight w:val="300"/>
        </w:trPr>
        <w:tc>
          <w:tcPr>
            <w:tcW w:w="0" w:type="auto"/>
            <w:noWrap/>
            <w:hideMark/>
          </w:tcPr>
          <w:p w14:paraId="7549C442" w14:textId="49885B3B" w:rsidR="00305196" w:rsidRPr="00305196" w:rsidRDefault="00305196" w:rsidP="00305196">
            <w:pPr>
              <w:rPr>
                <w:rFonts w:ascii="Calibri" w:eastAsia="Calibri" w:hAnsi="Calibri" w:cs="Calibri"/>
                <w:b/>
                <w:color w:val="000000"/>
                <w:lang w:eastAsia="en-GB"/>
              </w:rPr>
            </w:pPr>
            <w:r w:rsidRPr="00305196">
              <w:rPr>
                <w:rFonts w:ascii="Calibri" w:eastAsia="Calibri" w:hAnsi="Calibri" w:cs="Calibri"/>
                <w:color w:val="000000"/>
                <w:lang w:eastAsia="en-GB"/>
              </w:rPr>
              <w:t>Drugs</w:t>
            </w:r>
          </w:p>
        </w:tc>
        <w:tc>
          <w:tcPr>
            <w:tcW w:w="1356" w:type="dxa"/>
            <w:noWrap/>
            <w:hideMark/>
          </w:tcPr>
          <w:p w14:paraId="29FB0F6A" w14:textId="77777777" w:rsidR="00305196" w:rsidRPr="00305196" w:rsidRDefault="00305196" w:rsidP="00305196">
            <w:pPr>
              <w:jc w:val="center"/>
              <w:rPr>
                <w:rFonts w:ascii="Calibri" w:eastAsia="Calibri" w:hAnsi="Calibri" w:cs="Calibri"/>
                <w:lang w:eastAsia="en-GB"/>
              </w:rPr>
            </w:pPr>
            <w:r w:rsidRPr="00305196">
              <w:rPr>
                <w:rFonts w:ascii="Calibri" w:eastAsia="Calibri" w:hAnsi="Calibri" w:cs="Calibri"/>
                <w:lang w:eastAsia="en-GB"/>
              </w:rPr>
              <w:t>12</w:t>
            </w:r>
          </w:p>
        </w:tc>
        <w:tc>
          <w:tcPr>
            <w:tcW w:w="1359" w:type="dxa"/>
            <w:noWrap/>
            <w:hideMark/>
          </w:tcPr>
          <w:p w14:paraId="1F8B1DAB" w14:textId="77777777" w:rsidR="00305196" w:rsidRPr="00305196" w:rsidRDefault="00305196" w:rsidP="00305196">
            <w:pPr>
              <w:jc w:val="center"/>
              <w:rPr>
                <w:rFonts w:ascii="Calibri" w:eastAsia="Calibri" w:hAnsi="Calibri" w:cs="Calibri"/>
                <w:lang w:eastAsia="en-GB"/>
              </w:rPr>
            </w:pPr>
            <w:r w:rsidRPr="00305196">
              <w:rPr>
                <w:rFonts w:ascii="Calibri" w:eastAsia="Calibri" w:hAnsi="Calibri" w:cs="Calibri"/>
                <w:lang w:eastAsia="en-GB"/>
              </w:rPr>
              <w:t>43</w:t>
            </w:r>
          </w:p>
        </w:tc>
        <w:tc>
          <w:tcPr>
            <w:tcW w:w="1879" w:type="dxa"/>
            <w:noWrap/>
            <w:hideMark/>
          </w:tcPr>
          <w:p w14:paraId="36FDD987" w14:textId="77777777" w:rsidR="00305196" w:rsidRPr="00305196" w:rsidRDefault="00305196" w:rsidP="00305196">
            <w:pPr>
              <w:jc w:val="center"/>
              <w:rPr>
                <w:rFonts w:ascii="Calibri" w:eastAsia="Calibri" w:hAnsi="Calibri" w:cs="Calibri"/>
                <w:lang w:eastAsia="en-GB"/>
              </w:rPr>
            </w:pPr>
            <w:r w:rsidRPr="00305196">
              <w:rPr>
                <w:rFonts w:ascii="Calibri" w:eastAsia="Calibri" w:hAnsi="Calibri" w:cs="Calibri"/>
                <w:lang w:eastAsia="en-GB"/>
              </w:rPr>
              <w:t>31</w:t>
            </w:r>
          </w:p>
        </w:tc>
      </w:tr>
      <w:tr w:rsidR="00305196" w:rsidRPr="00305196" w14:paraId="1F041CDB" w14:textId="77777777" w:rsidTr="000E3BF3">
        <w:trPr>
          <w:trHeight w:val="300"/>
        </w:trPr>
        <w:tc>
          <w:tcPr>
            <w:tcW w:w="0" w:type="auto"/>
            <w:noWrap/>
            <w:hideMark/>
          </w:tcPr>
          <w:p w14:paraId="58E3C07C" w14:textId="77777777" w:rsidR="00305196" w:rsidRPr="00305196" w:rsidRDefault="00305196" w:rsidP="00305196">
            <w:pPr>
              <w:rPr>
                <w:rFonts w:ascii="Calibri" w:eastAsia="Calibri" w:hAnsi="Calibri" w:cs="Calibri"/>
                <w:b/>
                <w:color w:val="000000"/>
                <w:lang w:eastAsia="en-GB"/>
              </w:rPr>
            </w:pPr>
            <w:r w:rsidRPr="00305196">
              <w:rPr>
                <w:rFonts w:ascii="Calibri" w:eastAsia="Calibri" w:hAnsi="Calibri" w:cs="Calibri"/>
                <w:color w:val="000000"/>
                <w:lang w:eastAsia="en-GB"/>
              </w:rPr>
              <w:t>Treatment management</w:t>
            </w:r>
          </w:p>
        </w:tc>
        <w:tc>
          <w:tcPr>
            <w:tcW w:w="1356" w:type="dxa"/>
            <w:noWrap/>
            <w:hideMark/>
          </w:tcPr>
          <w:p w14:paraId="345C3A47" w14:textId="77777777" w:rsidR="00305196" w:rsidRPr="00305196" w:rsidRDefault="00305196" w:rsidP="00305196">
            <w:pPr>
              <w:jc w:val="center"/>
              <w:rPr>
                <w:rFonts w:ascii="Calibri" w:eastAsia="Calibri" w:hAnsi="Calibri" w:cs="Calibri"/>
                <w:lang w:eastAsia="en-GB"/>
              </w:rPr>
            </w:pPr>
            <w:r w:rsidRPr="00305196">
              <w:rPr>
                <w:rFonts w:ascii="Calibri" w:eastAsia="Calibri" w:hAnsi="Calibri" w:cs="Calibri"/>
                <w:lang w:eastAsia="en-GB"/>
              </w:rPr>
              <w:t>92</w:t>
            </w:r>
          </w:p>
        </w:tc>
        <w:tc>
          <w:tcPr>
            <w:tcW w:w="1359" w:type="dxa"/>
            <w:noWrap/>
            <w:hideMark/>
          </w:tcPr>
          <w:p w14:paraId="5134787A" w14:textId="77777777" w:rsidR="00305196" w:rsidRPr="00305196" w:rsidRDefault="00305196" w:rsidP="00305196">
            <w:pPr>
              <w:jc w:val="center"/>
              <w:rPr>
                <w:rFonts w:ascii="Calibri" w:eastAsia="Calibri" w:hAnsi="Calibri" w:cs="Calibri"/>
                <w:lang w:eastAsia="en-GB"/>
              </w:rPr>
            </w:pPr>
            <w:r w:rsidRPr="00305196">
              <w:rPr>
                <w:rFonts w:ascii="Calibri" w:eastAsia="Calibri" w:hAnsi="Calibri" w:cs="Calibri"/>
                <w:lang w:eastAsia="en-GB"/>
              </w:rPr>
              <w:t>326</w:t>
            </w:r>
          </w:p>
        </w:tc>
        <w:tc>
          <w:tcPr>
            <w:tcW w:w="1879" w:type="dxa"/>
            <w:noWrap/>
            <w:hideMark/>
          </w:tcPr>
          <w:p w14:paraId="64FED37C" w14:textId="77777777" w:rsidR="00305196" w:rsidRPr="00305196" w:rsidRDefault="00305196" w:rsidP="00305196">
            <w:pPr>
              <w:jc w:val="center"/>
              <w:rPr>
                <w:rFonts w:ascii="Calibri" w:eastAsia="Calibri" w:hAnsi="Calibri" w:cs="Calibri"/>
                <w:lang w:eastAsia="en-GB"/>
              </w:rPr>
            </w:pPr>
            <w:r w:rsidRPr="00305196">
              <w:rPr>
                <w:rFonts w:ascii="Calibri" w:eastAsia="Calibri" w:hAnsi="Calibri" w:cs="Calibri"/>
                <w:lang w:eastAsia="en-GB"/>
              </w:rPr>
              <w:t>234</w:t>
            </w:r>
          </w:p>
        </w:tc>
      </w:tr>
      <w:tr w:rsidR="00305196" w:rsidRPr="00305196" w14:paraId="41340E3D" w14:textId="77777777" w:rsidTr="000E3BF3">
        <w:trPr>
          <w:trHeight w:val="300"/>
        </w:trPr>
        <w:tc>
          <w:tcPr>
            <w:tcW w:w="0" w:type="auto"/>
            <w:noWrap/>
            <w:hideMark/>
          </w:tcPr>
          <w:p w14:paraId="7BD3CB1B" w14:textId="77777777" w:rsidR="00305196" w:rsidRPr="00305196" w:rsidRDefault="00305196" w:rsidP="00305196">
            <w:pPr>
              <w:rPr>
                <w:rFonts w:ascii="Calibri" w:eastAsia="Calibri" w:hAnsi="Calibri" w:cs="Calibri"/>
                <w:color w:val="000000"/>
                <w:lang w:eastAsia="en-GB"/>
              </w:rPr>
            </w:pPr>
            <w:r w:rsidRPr="00305196">
              <w:rPr>
                <w:rFonts w:ascii="Calibri" w:eastAsia="Calibri" w:hAnsi="Calibri" w:cs="Calibri"/>
                <w:color w:val="000000"/>
                <w:lang w:eastAsia="en-GB"/>
              </w:rPr>
              <w:t>Total intervention cost</w:t>
            </w:r>
          </w:p>
        </w:tc>
        <w:tc>
          <w:tcPr>
            <w:tcW w:w="1356" w:type="dxa"/>
            <w:noWrap/>
            <w:hideMark/>
          </w:tcPr>
          <w:p w14:paraId="0723CAF1" w14:textId="77777777" w:rsidR="00305196" w:rsidRPr="00305196" w:rsidRDefault="00305196" w:rsidP="00305196">
            <w:pPr>
              <w:jc w:val="center"/>
              <w:rPr>
                <w:rFonts w:ascii="Calibri" w:eastAsia="Calibri" w:hAnsi="Calibri" w:cs="Calibri"/>
                <w:b/>
                <w:lang w:eastAsia="en-GB"/>
              </w:rPr>
            </w:pPr>
            <w:r w:rsidRPr="00305196">
              <w:rPr>
                <w:rFonts w:ascii="Calibri" w:eastAsia="Calibri" w:hAnsi="Calibri" w:cs="Calibri"/>
                <w:b/>
                <w:lang w:eastAsia="en-GB"/>
              </w:rPr>
              <w:t>104</w:t>
            </w:r>
          </w:p>
        </w:tc>
        <w:tc>
          <w:tcPr>
            <w:tcW w:w="1359" w:type="dxa"/>
            <w:noWrap/>
            <w:hideMark/>
          </w:tcPr>
          <w:p w14:paraId="032D240B" w14:textId="77777777" w:rsidR="00305196" w:rsidRPr="00305196" w:rsidRDefault="00305196" w:rsidP="00305196">
            <w:pPr>
              <w:jc w:val="center"/>
              <w:rPr>
                <w:rFonts w:ascii="Calibri" w:eastAsia="Calibri" w:hAnsi="Calibri" w:cs="Calibri"/>
                <w:b/>
                <w:lang w:eastAsia="en-GB"/>
              </w:rPr>
            </w:pPr>
            <w:r w:rsidRPr="00305196">
              <w:rPr>
                <w:rFonts w:ascii="Calibri" w:eastAsia="Calibri" w:hAnsi="Calibri" w:cs="Calibri"/>
                <w:b/>
                <w:lang w:eastAsia="en-GB"/>
              </w:rPr>
              <w:t>369</w:t>
            </w:r>
          </w:p>
        </w:tc>
        <w:tc>
          <w:tcPr>
            <w:tcW w:w="1879" w:type="dxa"/>
            <w:noWrap/>
            <w:hideMark/>
          </w:tcPr>
          <w:p w14:paraId="75CC7F14" w14:textId="77777777" w:rsidR="00305196" w:rsidRPr="00305196" w:rsidRDefault="00305196" w:rsidP="00305196">
            <w:pPr>
              <w:jc w:val="center"/>
              <w:rPr>
                <w:rFonts w:ascii="Calibri" w:eastAsia="Calibri" w:hAnsi="Calibri" w:cs="Calibri"/>
                <w:b/>
                <w:lang w:eastAsia="en-GB"/>
              </w:rPr>
            </w:pPr>
            <w:r w:rsidRPr="00305196">
              <w:rPr>
                <w:rFonts w:ascii="Calibri" w:eastAsia="Calibri" w:hAnsi="Calibri" w:cs="Calibri"/>
                <w:b/>
                <w:lang w:eastAsia="en-GB"/>
              </w:rPr>
              <w:t>265</w:t>
            </w:r>
          </w:p>
        </w:tc>
      </w:tr>
      <w:tr w:rsidR="00305196" w:rsidRPr="00305196" w14:paraId="0087B3A5" w14:textId="77777777" w:rsidTr="000E3BF3">
        <w:trPr>
          <w:trHeight w:val="300"/>
        </w:trPr>
        <w:tc>
          <w:tcPr>
            <w:tcW w:w="0" w:type="auto"/>
            <w:noWrap/>
            <w:hideMark/>
          </w:tcPr>
          <w:p w14:paraId="05132131" w14:textId="77777777" w:rsidR="00305196" w:rsidRPr="00305196" w:rsidRDefault="00305196" w:rsidP="00305196">
            <w:pPr>
              <w:rPr>
                <w:rFonts w:ascii="Calibri" w:eastAsia="Calibri" w:hAnsi="Calibri" w:cs="Calibri"/>
                <w:color w:val="000000"/>
                <w:lang w:eastAsia="en-GB"/>
              </w:rPr>
            </w:pPr>
          </w:p>
        </w:tc>
        <w:tc>
          <w:tcPr>
            <w:tcW w:w="1356" w:type="dxa"/>
            <w:noWrap/>
            <w:hideMark/>
          </w:tcPr>
          <w:p w14:paraId="49ECFEE9" w14:textId="77777777" w:rsidR="00305196" w:rsidRPr="00305196" w:rsidRDefault="00305196" w:rsidP="00305196">
            <w:pPr>
              <w:jc w:val="center"/>
              <w:rPr>
                <w:rFonts w:ascii="Calibri" w:eastAsia="Calibri" w:hAnsi="Calibri" w:cs="Calibri"/>
                <w:lang w:eastAsia="en-GB"/>
              </w:rPr>
            </w:pPr>
          </w:p>
        </w:tc>
        <w:tc>
          <w:tcPr>
            <w:tcW w:w="1359" w:type="dxa"/>
            <w:noWrap/>
            <w:hideMark/>
          </w:tcPr>
          <w:p w14:paraId="23FC0DA2" w14:textId="77777777" w:rsidR="00305196" w:rsidRPr="00305196" w:rsidRDefault="00305196" w:rsidP="00305196">
            <w:pPr>
              <w:jc w:val="center"/>
              <w:rPr>
                <w:rFonts w:ascii="Calibri" w:eastAsia="Calibri" w:hAnsi="Calibri" w:cs="Calibri"/>
                <w:lang w:eastAsia="en-GB"/>
              </w:rPr>
            </w:pPr>
          </w:p>
        </w:tc>
        <w:tc>
          <w:tcPr>
            <w:tcW w:w="1879" w:type="dxa"/>
            <w:noWrap/>
            <w:hideMark/>
          </w:tcPr>
          <w:p w14:paraId="17A3C34A" w14:textId="77777777" w:rsidR="00305196" w:rsidRPr="00305196" w:rsidRDefault="00305196" w:rsidP="00305196">
            <w:pPr>
              <w:jc w:val="center"/>
              <w:rPr>
                <w:rFonts w:ascii="Calibri" w:eastAsia="Calibri" w:hAnsi="Calibri" w:cs="Calibri"/>
                <w:lang w:eastAsia="en-GB"/>
              </w:rPr>
            </w:pPr>
          </w:p>
        </w:tc>
      </w:tr>
      <w:tr w:rsidR="00305196" w:rsidRPr="00305196" w14:paraId="440DC967" w14:textId="77777777" w:rsidTr="000E3BF3">
        <w:trPr>
          <w:trHeight w:val="300"/>
        </w:trPr>
        <w:tc>
          <w:tcPr>
            <w:tcW w:w="0" w:type="auto"/>
            <w:noWrap/>
            <w:hideMark/>
          </w:tcPr>
          <w:p w14:paraId="71037889" w14:textId="77777777" w:rsidR="00305196" w:rsidRPr="00305196" w:rsidRDefault="00305196" w:rsidP="00305196">
            <w:pPr>
              <w:rPr>
                <w:rFonts w:ascii="Calibri" w:eastAsia="Calibri" w:hAnsi="Calibri" w:cs="Calibri"/>
                <w:color w:val="000000"/>
                <w:lang w:eastAsia="en-GB"/>
              </w:rPr>
            </w:pPr>
            <w:r w:rsidRPr="00305196">
              <w:rPr>
                <w:rFonts w:ascii="Calibri" w:eastAsia="Calibri" w:hAnsi="Calibri" w:cs="Calibri"/>
                <w:color w:val="000000"/>
                <w:lang w:eastAsia="en-GB"/>
              </w:rPr>
              <w:t>Total cost</w:t>
            </w:r>
          </w:p>
        </w:tc>
        <w:tc>
          <w:tcPr>
            <w:tcW w:w="1356" w:type="dxa"/>
            <w:noWrap/>
            <w:hideMark/>
          </w:tcPr>
          <w:p w14:paraId="2D34176F" w14:textId="77777777" w:rsidR="00305196" w:rsidRPr="00305196" w:rsidRDefault="00305196" w:rsidP="00305196">
            <w:pPr>
              <w:jc w:val="center"/>
              <w:rPr>
                <w:rFonts w:ascii="Calibri" w:eastAsia="Calibri" w:hAnsi="Calibri" w:cs="Calibri"/>
                <w:b/>
                <w:color w:val="000000"/>
                <w:lang w:eastAsia="en-GB"/>
              </w:rPr>
            </w:pPr>
            <w:r w:rsidRPr="00305196">
              <w:rPr>
                <w:rFonts w:ascii="Calibri" w:eastAsia="Calibri" w:hAnsi="Calibri" w:cs="Calibri"/>
                <w:b/>
                <w:color w:val="000000"/>
                <w:lang w:eastAsia="en-GB"/>
              </w:rPr>
              <w:t>9,596</w:t>
            </w:r>
          </w:p>
        </w:tc>
        <w:tc>
          <w:tcPr>
            <w:tcW w:w="1359" w:type="dxa"/>
            <w:noWrap/>
            <w:hideMark/>
          </w:tcPr>
          <w:p w14:paraId="4273BF7C" w14:textId="77777777" w:rsidR="00305196" w:rsidRPr="00305196" w:rsidRDefault="00305196" w:rsidP="00305196">
            <w:pPr>
              <w:jc w:val="center"/>
              <w:rPr>
                <w:rFonts w:ascii="Calibri" w:eastAsia="Calibri" w:hAnsi="Calibri" w:cs="Calibri"/>
                <w:b/>
                <w:color w:val="000000"/>
                <w:lang w:eastAsia="en-GB"/>
              </w:rPr>
            </w:pPr>
            <w:r w:rsidRPr="00305196">
              <w:rPr>
                <w:rFonts w:ascii="Calibri" w:eastAsia="Calibri" w:hAnsi="Calibri" w:cs="Calibri"/>
                <w:b/>
                <w:color w:val="000000"/>
                <w:lang w:eastAsia="en-GB"/>
              </w:rPr>
              <w:t>9,310</w:t>
            </w:r>
          </w:p>
        </w:tc>
        <w:tc>
          <w:tcPr>
            <w:tcW w:w="1879" w:type="dxa"/>
            <w:noWrap/>
            <w:hideMark/>
          </w:tcPr>
          <w:p w14:paraId="6D85E0CB" w14:textId="77777777" w:rsidR="00305196" w:rsidRPr="00305196" w:rsidRDefault="00305196" w:rsidP="00305196">
            <w:pPr>
              <w:jc w:val="center"/>
              <w:rPr>
                <w:rFonts w:ascii="Calibri" w:eastAsia="Calibri" w:hAnsi="Calibri" w:cs="Calibri"/>
                <w:b/>
                <w:color w:val="000000"/>
                <w:lang w:eastAsia="en-GB"/>
              </w:rPr>
            </w:pPr>
            <w:r w:rsidRPr="00305196">
              <w:rPr>
                <w:rFonts w:ascii="Calibri" w:eastAsia="Calibri" w:hAnsi="Calibri" w:cs="Calibri"/>
                <w:b/>
                <w:color w:val="000000"/>
                <w:lang w:eastAsia="en-GB"/>
              </w:rPr>
              <w:t>-286</w:t>
            </w:r>
          </w:p>
        </w:tc>
      </w:tr>
      <w:tr w:rsidR="00305196" w:rsidRPr="00305196" w14:paraId="3B1E2DAC" w14:textId="77777777" w:rsidTr="000E3BF3">
        <w:trPr>
          <w:trHeight w:val="300"/>
        </w:trPr>
        <w:tc>
          <w:tcPr>
            <w:tcW w:w="0" w:type="auto"/>
            <w:noWrap/>
            <w:hideMark/>
          </w:tcPr>
          <w:p w14:paraId="5FF43F6B" w14:textId="77777777" w:rsidR="00305196" w:rsidRPr="00305196" w:rsidRDefault="00305196" w:rsidP="00305196">
            <w:pPr>
              <w:rPr>
                <w:rFonts w:ascii="Calibri" w:eastAsia="Calibri" w:hAnsi="Calibri" w:cs="Calibri"/>
                <w:color w:val="000000"/>
                <w:lang w:eastAsia="en-GB"/>
              </w:rPr>
            </w:pPr>
          </w:p>
        </w:tc>
        <w:tc>
          <w:tcPr>
            <w:tcW w:w="1356" w:type="dxa"/>
            <w:noWrap/>
            <w:hideMark/>
          </w:tcPr>
          <w:p w14:paraId="3831E541" w14:textId="77777777" w:rsidR="00305196" w:rsidRPr="00305196" w:rsidRDefault="00305196" w:rsidP="00305196">
            <w:pPr>
              <w:jc w:val="center"/>
              <w:rPr>
                <w:rFonts w:ascii="Calibri" w:eastAsia="Calibri" w:hAnsi="Calibri" w:cs="Calibri"/>
                <w:lang w:eastAsia="en-GB"/>
              </w:rPr>
            </w:pPr>
          </w:p>
        </w:tc>
        <w:tc>
          <w:tcPr>
            <w:tcW w:w="1359" w:type="dxa"/>
            <w:noWrap/>
            <w:hideMark/>
          </w:tcPr>
          <w:p w14:paraId="6D34D257" w14:textId="77777777" w:rsidR="00305196" w:rsidRPr="00305196" w:rsidRDefault="00305196" w:rsidP="00305196">
            <w:pPr>
              <w:jc w:val="center"/>
              <w:rPr>
                <w:rFonts w:ascii="Calibri" w:eastAsia="Calibri" w:hAnsi="Calibri" w:cs="Calibri"/>
                <w:lang w:eastAsia="en-GB"/>
              </w:rPr>
            </w:pPr>
          </w:p>
        </w:tc>
        <w:tc>
          <w:tcPr>
            <w:tcW w:w="1879" w:type="dxa"/>
            <w:noWrap/>
            <w:hideMark/>
          </w:tcPr>
          <w:p w14:paraId="1E764ABE" w14:textId="77777777" w:rsidR="00305196" w:rsidRPr="00305196" w:rsidRDefault="00305196" w:rsidP="00305196">
            <w:pPr>
              <w:jc w:val="center"/>
              <w:rPr>
                <w:rFonts w:ascii="Calibri" w:eastAsia="Calibri" w:hAnsi="Calibri" w:cs="Calibri"/>
                <w:lang w:eastAsia="en-GB"/>
              </w:rPr>
            </w:pPr>
          </w:p>
        </w:tc>
      </w:tr>
      <w:tr w:rsidR="00305196" w:rsidRPr="00305196" w14:paraId="2C021A96" w14:textId="77777777" w:rsidTr="000E3BF3">
        <w:trPr>
          <w:trHeight w:val="300"/>
        </w:trPr>
        <w:tc>
          <w:tcPr>
            <w:tcW w:w="0" w:type="auto"/>
            <w:noWrap/>
            <w:hideMark/>
          </w:tcPr>
          <w:p w14:paraId="0FCAE060" w14:textId="77777777" w:rsidR="00305196" w:rsidRPr="00305196" w:rsidRDefault="00305196" w:rsidP="00305196">
            <w:pPr>
              <w:rPr>
                <w:rFonts w:ascii="Calibri" w:eastAsia="Calibri" w:hAnsi="Calibri" w:cs="Calibri"/>
                <w:b/>
                <w:color w:val="000000"/>
                <w:lang w:eastAsia="en-GB"/>
              </w:rPr>
            </w:pPr>
            <w:r w:rsidRPr="00305196">
              <w:rPr>
                <w:rFonts w:ascii="Calibri" w:eastAsia="Calibri" w:hAnsi="Calibri" w:cs="Calibri"/>
                <w:b/>
                <w:color w:val="000000"/>
                <w:lang w:eastAsia="en-GB"/>
              </w:rPr>
              <w:t>Effects, per patient</w:t>
            </w:r>
          </w:p>
        </w:tc>
        <w:tc>
          <w:tcPr>
            <w:tcW w:w="1356" w:type="dxa"/>
            <w:noWrap/>
            <w:hideMark/>
          </w:tcPr>
          <w:p w14:paraId="750E81E3" w14:textId="77777777" w:rsidR="00305196" w:rsidRPr="00305196" w:rsidRDefault="00305196" w:rsidP="00305196">
            <w:pPr>
              <w:jc w:val="center"/>
              <w:rPr>
                <w:rFonts w:ascii="Calibri" w:eastAsia="Calibri" w:hAnsi="Calibri" w:cs="Calibri"/>
                <w:color w:val="000000"/>
                <w:lang w:eastAsia="en-GB"/>
              </w:rPr>
            </w:pPr>
          </w:p>
        </w:tc>
        <w:tc>
          <w:tcPr>
            <w:tcW w:w="1359" w:type="dxa"/>
            <w:noWrap/>
            <w:hideMark/>
          </w:tcPr>
          <w:p w14:paraId="4899D873" w14:textId="77777777" w:rsidR="00305196" w:rsidRPr="00305196" w:rsidRDefault="00305196" w:rsidP="00305196">
            <w:pPr>
              <w:jc w:val="center"/>
              <w:rPr>
                <w:rFonts w:ascii="Calibri" w:eastAsia="Calibri" w:hAnsi="Calibri" w:cs="Calibri"/>
                <w:lang w:eastAsia="en-GB"/>
              </w:rPr>
            </w:pPr>
          </w:p>
        </w:tc>
        <w:tc>
          <w:tcPr>
            <w:tcW w:w="1879" w:type="dxa"/>
            <w:noWrap/>
            <w:hideMark/>
          </w:tcPr>
          <w:p w14:paraId="51119EB3" w14:textId="77777777" w:rsidR="00305196" w:rsidRPr="00305196" w:rsidRDefault="00305196" w:rsidP="00305196">
            <w:pPr>
              <w:jc w:val="center"/>
              <w:rPr>
                <w:rFonts w:ascii="Calibri" w:eastAsia="Calibri" w:hAnsi="Calibri" w:cs="Calibri"/>
                <w:lang w:eastAsia="en-GB"/>
              </w:rPr>
            </w:pPr>
          </w:p>
        </w:tc>
      </w:tr>
      <w:tr w:rsidR="00305196" w:rsidRPr="00305196" w14:paraId="732B5FE3" w14:textId="77777777" w:rsidTr="000E3BF3">
        <w:trPr>
          <w:trHeight w:val="300"/>
        </w:trPr>
        <w:tc>
          <w:tcPr>
            <w:tcW w:w="0" w:type="auto"/>
            <w:noWrap/>
            <w:hideMark/>
          </w:tcPr>
          <w:p w14:paraId="67C2B2FF" w14:textId="77777777" w:rsidR="00305196" w:rsidRPr="00305196" w:rsidRDefault="00305196" w:rsidP="00305196">
            <w:pPr>
              <w:rPr>
                <w:rFonts w:ascii="Calibri" w:eastAsia="Calibri" w:hAnsi="Calibri" w:cs="Calibri"/>
                <w:b/>
                <w:color w:val="000000"/>
                <w:lang w:eastAsia="en-GB"/>
              </w:rPr>
            </w:pPr>
            <w:r w:rsidRPr="00305196">
              <w:rPr>
                <w:rFonts w:ascii="Calibri" w:eastAsia="Calibri" w:hAnsi="Calibri" w:cs="Calibri"/>
                <w:color w:val="000000"/>
                <w:lang w:eastAsia="en-GB"/>
              </w:rPr>
              <w:t>Life years</w:t>
            </w:r>
          </w:p>
        </w:tc>
        <w:tc>
          <w:tcPr>
            <w:tcW w:w="1356" w:type="dxa"/>
            <w:noWrap/>
            <w:hideMark/>
          </w:tcPr>
          <w:p w14:paraId="3359DDEB" w14:textId="77777777" w:rsidR="00305196" w:rsidRPr="00305196" w:rsidRDefault="00305196" w:rsidP="00305196">
            <w:pPr>
              <w:jc w:val="center"/>
              <w:rPr>
                <w:rFonts w:ascii="Calibri" w:eastAsia="Calibri" w:hAnsi="Calibri" w:cs="Calibri"/>
                <w:color w:val="000000"/>
                <w:lang w:eastAsia="en-GB"/>
              </w:rPr>
            </w:pPr>
            <w:r w:rsidRPr="00305196">
              <w:rPr>
                <w:rFonts w:ascii="Calibri" w:eastAsia="Calibri" w:hAnsi="Calibri" w:cs="Calibri"/>
                <w:color w:val="000000"/>
                <w:lang w:eastAsia="en-GB"/>
              </w:rPr>
              <w:t>10.485</w:t>
            </w:r>
          </w:p>
        </w:tc>
        <w:tc>
          <w:tcPr>
            <w:tcW w:w="1359" w:type="dxa"/>
            <w:noWrap/>
            <w:hideMark/>
          </w:tcPr>
          <w:p w14:paraId="19A34ED3" w14:textId="77777777" w:rsidR="00305196" w:rsidRPr="00305196" w:rsidRDefault="00305196" w:rsidP="00305196">
            <w:pPr>
              <w:jc w:val="center"/>
              <w:rPr>
                <w:rFonts w:ascii="Calibri" w:eastAsia="Calibri" w:hAnsi="Calibri" w:cs="Calibri"/>
                <w:color w:val="000000"/>
                <w:lang w:eastAsia="en-GB"/>
              </w:rPr>
            </w:pPr>
            <w:r w:rsidRPr="00305196">
              <w:rPr>
                <w:rFonts w:ascii="Calibri" w:eastAsia="Calibri" w:hAnsi="Calibri" w:cs="Calibri"/>
                <w:color w:val="000000"/>
                <w:lang w:eastAsia="en-GB"/>
              </w:rPr>
              <w:t>10.487</w:t>
            </w:r>
          </w:p>
        </w:tc>
        <w:tc>
          <w:tcPr>
            <w:tcW w:w="1879" w:type="dxa"/>
            <w:noWrap/>
            <w:hideMark/>
          </w:tcPr>
          <w:p w14:paraId="2913AEF3" w14:textId="77777777" w:rsidR="00305196" w:rsidRPr="00305196" w:rsidRDefault="00305196" w:rsidP="00305196">
            <w:pPr>
              <w:jc w:val="center"/>
              <w:rPr>
                <w:rFonts w:ascii="Calibri" w:eastAsia="Calibri" w:hAnsi="Calibri" w:cs="Calibri"/>
                <w:color w:val="000000"/>
                <w:lang w:eastAsia="en-GB"/>
              </w:rPr>
            </w:pPr>
            <w:r w:rsidRPr="00305196">
              <w:rPr>
                <w:rFonts w:ascii="Calibri" w:eastAsia="Calibri" w:hAnsi="Calibri" w:cs="Calibri"/>
                <w:color w:val="000000"/>
                <w:lang w:eastAsia="en-GB"/>
              </w:rPr>
              <w:t>0.002</w:t>
            </w:r>
          </w:p>
        </w:tc>
      </w:tr>
      <w:tr w:rsidR="00305196" w:rsidRPr="00305196" w14:paraId="0CDE9187" w14:textId="77777777" w:rsidTr="000E3BF3">
        <w:trPr>
          <w:trHeight w:val="300"/>
        </w:trPr>
        <w:tc>
          <w:tcPr>
            <w:tcW w:w="0" w:type="auto"/>
            <w:noWrap/>
            <w:hideMark/>
          </w:tcPr>
          <w:p w14:paraId="620A8FD5" w14:textId="77777777" w:rsidR="00305196" w:rsidRPr="00305196" w:rsidRDefault="00305196" w:rsidP="00305196">
            <w:pPr>
              <w:rPr>
                <w:rFonts w:ascii="Calibri" w:eastAsia="Calibri" w:hAnsi="Calibri" w:cs="Calibri"/>
                <w:b/>
                <w:color w:val="000000"/>
                <w:lang w:eastAsia="en-GB"/>
              </w:rPr>
            </w:pPr>
            <w:r w:rsidRPr="00305196">
              <w:rPr>
                <w:rFonts w:ascii="Calibri" w:eastAsia="Calibri" w:hAnsi="Calibri" w:cs="Calibri"/>
                <w:color w:val="000000"/>
                <w:lang w:eastAsia="en-GB"/>
              </w:rPr>
              <w:t>QALYs</w:t>
            </w:r>
          </w:p>
        </w:tc>
        <w:tc>
          <w:tcPr>
            <w:tcW w:w="1356" w:type="dxa"/>
            <w:noWrap/>
            <w:hideMark/>
          </w:tcPr>
          <w:p w14:paraId="4A3CCEB2" w14:textId="77777777" w:rsidR="00305196" w:rsidRPr="00305196" w:rsidRDefault="00305196" w:rsidP="00305196">
            <w:pPr>
              <w:jc w:val="center"/>
              <w:rPr>
                <w:rFonts w:ascii="Calibri" w:eastAsia="Calibri" w:hAnsi="Calibri" w:cs="Calibri"/>
                <w:color w:val="000000"/>
                <w:lang w:eastAsia="en-GB"/>
              </w:rPr>
            </w:pPr>
            <w:r w:rsidRPr="00305196">
              <w:rPr>
                <w:rFonts w:ascii="Calibri" w:eastAsia="Calibri" w:hAnsi="Calibri" w:cs="Calibri"/>
                <w:color w:val="000000"/>
                <w:lang w:eastAsia="en-GB"/>
              </w:rPr>
              <w:t>7.359</w:t>
            </w:r>
          </w:p>
        </w:tc>
        <w:tc>
          <w:tcPr>
            <w:tcW w:w="1359" w:type="dxa"/>
            <w:noWrap/>
            <w:hideMark/>
          </w:tcPr>
          <w:p w14:paraId="19D26738" w14:textId="77777777" w:rsidR="00305196" w:rsidRPr="00305196" w:rsidRDefault="00305196" w:rsidP="00305196">
            <w:pPr>
              <w:jc w:val="center"/>
              <w:rPr>
                <w:rFonts w:ascii="Calibri" w:eastAsia="Calibri" w:hAnsi="Calibri" w:cs="Calibri"/>
                <w:color w:val="000000"/>
                <w:lang w:eastAsia="en-GB"/>
              </w:rPr>
            </w:pPr>
            <w:r w:rsidRPr="00305196">
              <w:rPr>
                <w:rFonts w:ascii="Calibri" w:eastAsia="Calibri" w:hAnsi="Calibri" w:cs="Calibri"/>
                <w:color w:val="000000"/>
                <w:lang w:eastAsia="en-GB"/>
              </w:rPr>
              <w:t>7.374</w:t>
            </w:r>
          </w:p>
        </w:tc>
        <w:tc>
          <w:tcPr>
            <w:tcW w:w="1879" w:type="dxa"/>
            <w:noWrap/>
            <w:hideMark/>
          </w:tcPr>
          <w:p w14:paraId="37CEA00B" w14:textId="66CA9A2B" w:rsidR="00305196" w:rsidRPr="00305196" w:rsidRDefault="00305196" w:rsidP="00305196">
            <w:pPr>
              <w:jc w:val="center"/>
              <w:rPr>
                <w:rFonts w:ascii="Calibri" w:eastAsia="Calibri" w:hAnsi="Calibri" w:cs="Calibri"/>
                <w:color w:val="000000"/>
                <w:lang w:eastAsia="en-GB"/>
              </w:rPr>
            </w:pPr>
            <w:r w:rsidRPr="00305196">
              <w:rPr>
                <w:rFonts w:ascii="Calibri" w:eastAsia="Calibri" w:hAnsi="Calibri" w:cs="Calibri"/>
                <w:color w:val="000000"/>
                <w:lang w:eastAsia="en-GB"/>
              </w:rPr>
              <w:t>0.015</w:t>
            </w:r>
          </w:p>
        </w:tc>
      </w:tr>
      <w:tr w:rsidR="00305196" w:rsidRPr="00305196" w14:paraId="3A020ADD" w14:textId="77777777" w:rsidTr="000E3BF3">
        <w:trPr>
          <w:trHeight w:val="300"/>
        </w:trPr>
        <w:tc>
          <w:tcPr>
            <w:tcW w:w="0" w:type="auto"/>
            <w:noWrap/>
            <w:hideMark/>
          </w:tcPr>
          <w:p w14:paraId="51819F1D" w14:textId="77777777" w:rsidR="00305196" w:rsidRPr="00305196" w:rsidRDefault="00305196" w:rsidP="00305196">
            <w:pPr>
              <w:jc w:val="right"/>
              <w:rPr>
                <w:rFonts w:ascii="Calibri" w:eastAsia="Calibri" w:hAnsi="Calibri" w:cs="Calibri"/>
                <w:color w:val="000000"/>
                <w:lang w:eastAsia="en-GB"/>
              </w:rPr>
            </w:pPr>
          </w:p>
        </w:tc>
        <w:tc>
          <w:tcPr>
            <w:tcW w:w="1356" w:type="dxa"/>
            <w:noWrap/>
            <w:hideMark/>
          </w:tcPr>
          <w:p w14:paraId="74C208C7" w14:textId="77777777" w:rsidR="00305196" w:rsidRPr="00305196" w:rsidRDefault="00305196" w:rsidP="00305196">
            <w:pPr>
              <w:rPr>
                <w:rFonts w:ascii="Calibri" w:eastAsia="Calibri" w:hAnsi="Calibri" w:cs="Calibri"/>
                <w:lang w:eastAsia="en-GB"/>
              </w:rPr>
            </w:pPr>
          </w:p>
        </w:tc>
        <w:tc>
          <w:tcPr>
            <w:tcW w:w="1359" w:type="dxa"/>
            <w:noWrap/>
            <w:hideMark/>
          </w:tcPr>
          <w:p w14:paraId="52D7B40D" w14:textId="77777777" w:rsidR="00305196" w:rsidRPr="00305196" w:rsidRDefault="00305196" w:rsidP="00305196">
            <w:pPr>
              <w:rPr>
                <w:rFonts w:ascii="Calibri" w:eastAsia="Calibri" w:hAnsi="Calibri" w:cs="Calibri"/>
                <w:lang w:eastAsia="en-GB"/>
              </w:rPr>
            </w:pPr>
          </w:p>
        </w:tc>
        <w:tc>
          <w:tcPr>
            <w:tcW w:w="1879" w:type="dxa"/>
            <w:noWrap/>
            <w:hideMark/>
          </w:tcPr>
          <w:p w14:paraId="38233702" w14:textId="77777777" w:rsidR="00305196" w:rsidRPr="00305196" w:rsidRDefault="00305196" w:rsidP="00305196">
            <w:pPr>
              <w:rPr>
                <w:rFonts w:ascii="Calibri" w:eastAsia="Calibri" w:hAnsi="Calibri" w:cs="Calibri"/>
                <w:lang w:eastAsia="en-GB"/>
              </w:rPr>
            </w:pPr>
          </w:p>
        </w:tc>
      </w:tr>
      <w:tr w:rsidR="00305196" w:rsidRPr="00305196" w14:paraId="31A13E25" w14:textId="77777777" w:rsidTr="000E3BF3">
        <w:trPr>
          <w:trHeight w:val="300"/>
        </w:trPr>
        <w:tc>
          <w:tcPr>
            <w:tcW w:w="5173" w:type="dxa"/>
            <w:gridSpan w:val="3"/>
            <w:noWrap/>
            <w:hideMark/>
          </w:tcPr>
          <w:p w14:paraId="7B679088" w14:textId="77777777" w:rsidR="00305196" w:rsidRPr="00305196" w:rsidRDefault="00305196" w:rsidP="00305196">
            <w:pPr>
              <w:rPr>
                <w:rFonts w:ascii="Calibri" w:eastAsia="Calibri" w:hAnsi="Calibri" w:cs="Calibri"/>
                <w:color w:val="000000"/>
                <w:lang w:eastAsia="en-GB"/>
              </w:rPr>
            </w:pPr>
            <w:r w:rsidRPr="00305196">
              <w:rPr>
                <w:rFonts w:ascii="Calibri" w:eastAsia="Calibri" w:hAnsi="Calibri" w:cs="Calibri"/>
                <w:color w:val="000000"/>
                <w:lang w:eastAsia="en-GB"/>
              </w:rPr>
              <w:t>Cost-effectiveness ratios</w:t>
            </w:r>
          </w:p>
        </w:tc>
        <w:tc>
          <w:tcPr>
            <w:tcW w:w="1879" w:type="dxa"/>
            <w:noWrap/>
            <w:hideMark/>
          </w:tcPr>
          <w:p w14:paraId="4F209FDA" w14:textId="77777777" w:rsidR="00305196" w:rsidRPr="00305196" w:rsidRDefault="00305196" w:rsidP="00305196">
            <w:pPr>
              <w:rPr>
                <w:rFonts w:ascii="Calibri" w:eastAsia="Calibri" w:hAnsi="Calibri" w:cs="Calibri"/>
                <w:color w:val="000000"/>
                <w:lang w:eastAsia="en-GB"/>
              </w:rPr>
            </w:pPr>
          </w:p>
        </w:tc>
      </w:tr>
      <w:tr w:rsidR="00305196" w:rsidRPr="00305196" w14:paraId="7BACB056" w14:textId="77777777" w:rsidTr="000E3BF3">
        <w:trPr>
          <w:trHeight w:val="300"/>
        </w:trPr>
        <w:tc>
          <w:tcPr>
            <w:tcW w:w="3814" w:type="dxa"/>
            <w:gridSpan w:val="2"/>
            <w:noWrap/>
            <w:hideMark/>
          </w:tcPr>
          <w:p w14:paraId="11D9E404" w14:textId="77777777" w:rsidR="00305196" w:rsidRPr="00305196" w:rsidRDefault="00305196" w:rsidP="00305196">
            <w:pPr>
              <w:rPr>
                <w:rFonts w:ascii="Calibri" w:eastAsia="Calibri" w:hAnsi="Calibri" w:cs="Calibri"/>
                <w:b/>
                <w:color w:val="000000"/>
                <w:lang w:eastAsia="en-GB"/>
              </w:rPr>
            </w:pPr>
            <w:r w:rsidRPr="00305196">
              <w:rPr>
                <w:rFonts w:ascii="Calibri" w:eastAsia="Calibri" w:hAnsi="Calibri" w:cs="Calibri"/>
                <w:color w:val="000000"/>
                <w:lang w:eastAsia="en-GB"/>
              </w:rPr>
              <w:t>Cost/Life year</w:t>
            </w:r>
          </w:p>
        </w:tc>
        <w:tc>
          <w:tcPr>
            <w:tcW w:w="1359" w:type="dxa"/>
            <w:noWrap/>
            <w:hideMark/>
          </w:tcPr>
          <w:p w14:paraId="6F0D275F" w14:textId="77777777" w:rsidR="00305196" w:rsidRPr="00305196" w:rsidRDefault="00305196" w:rsidP="00305196">
            <w:pPr>
              <w:rPr>
                <w:rFonts w:ascii="Calibri" w:eastAsia="Calibri" w:hAnsi="Calibri" w:cs="Calibri"/>
                <w:color w:val="000000"/>
                <w:lang w:eastAsia="en-GB"/>
              </w:rPr>
            </w:pPr>
          </w:p>
        </w:tc>
        <w:tc>
          <w:tcPr>
            <w:tcW w:w="1879" w:type="dxa"/>
            <w:noWrap/>
            <w:hideMark/>
          </w:tcPr>
          <w:p w14:paraId="66AC5102" w14:textId="77777777" w:rsidR="00305196" w:rsidRPr="00305196" w:rsidRDefault="00305196" w:rsidP="00305196">
            <w:pPr>
              <w:jc w:val="center"/>
              <w:rPr>
                <w:rFonts w:ascii="Calibri" w:eastAsia="Calibri" w:hAnsi="Calibri" w:cs="Calibri"/>
                <w:color w:val="000000"/>
                <w:lang w:eastAsia="en-GB"/>
              </w:rPr>
            </w:pPr>
            <w:r w:rsidRPr="00305196">
              <w:rPr>
                <w:rFonts w:ascii="Calibri" w:eastAsia="Calibri" w:hAnsi="Calibri" w:cs="Calibri"/>
                <w:color w:val="000000"/>
                <w:lang w:eastAsia="en-GB"/>
              </w:rPr>
              <w:t>Cost-saving</w:t>
            </w:r>
          </w:p>
        </w:tc>
      </w:tr>
      <w:tr w:rsidR="00305196" w:rsidRPr="00305196" w14:paraId="2808008E" w14:textId="77777777" w:rsidTr="000E3BF3">
        <w:trPr>
          <w:trHeight w:val="300"/>
        </w:trPr>
        <w:tc>
          <w:tcPr>
            <w:tcW w:w="3814" w:type="dxa"/>
            <w:gridSpan w:val="2"/>
            <w:noWrap/>
            <w:hideMark/>
          </w:tcPr>
          <w:p w14:paraId="2AF5C1B0" w14:textId="77777777" w:rsidR="00305196" w:rsidRPr="00305196" w:rsidRDefault="00305196" w:rsidP="00305196">
            <w:pPr>
              <w:rPr>
                <w:rFonts w:ascii="Calibri" w:eastAsia="Calibri" w:hAnsi="Calibri" w:cs="Calibri"/>
                <w:b/>
                <w:color w:val="000000"/>
                <w:lang w:eastAsia="en-GB"/>
              </w:rPr>
            </w:pPr>
            <w:r w:rsidRPr="00305196">
              <w:rPr>
                <w:rFonts w:ascii="Calibri" w:eastAsia="Calibri" w:hAnsi="Calibri" w:cs="Calibri"/>
                <w:color w:val="000000"/>
                <w:lang w:eastAsia="en-GB"/>
              </w:rPr>
              <w:t>Cost/QALY</w:t>
            </w:r>
          </w:p>
        </w:tc>
        <w:tc>
          <w:tcPr>
            <w:tcW w:w="1359" w:type="dxa"/>
            <w:noWrap/>
            <w:hideMark/>
          </w:tcPr>
          <w:p w14:paraId="31144CE3" w14:textId="77777777" w:rsidR="00305196" w:rsidRPr="00305196" w:rsidRDefault="00305196" w:rsidP="00305196">
            <w:pPr>
              <w:rPr>
                <w:rFonts w:ascii="Calibri" w:eastAsia="Calibri" w:hAnsi="Calibri" w:cs="Calibri"/>
                <w:color w:val="000000"/>
                <w:lang w:eastAsia="en-GB"/>
              </w:rPr>
            </w:pPr>
          </w:p>
        </w:tc>
        <w:tc>
          <w:tcPr>
            <w:tcW w:w="1879" w:type="dxa"/>
            <w:noWrap/>
            <w:hideMark/>
          </w:tcPr>
          <w:p w14:paraId="72D67308" w14:textId="77777777" w:rsidR="00305196" w:rsidRPr="00305196" w:rsidRDefault="00305196" w:rsidP="00305196">
            <w:pPr>
              <w:jc w:val="center"/>
              <w:rPr>
                <w:rFonts w:ascii="Calibri" w:eastAsia="Calibri" w:hAnsi="Calibri" w:cs="Calibri"/>
                <w:color w:val="000000"/>
                <w:lang w:eastAsia="en-GB"/>
              </w:rPr>
            </w:pPr>
            <w:r w:rsidRPr="00305196">
              <w:rPr>
                <w:rFonts w:ascii="Calibri" w:eastAsia="Calibri" w:hAnsi="Calibri" w:cs="Calibri"/>
                <w:color w:val="000000"/>
                <w:lang w:eastAsia="en-GB"/>
              </w:rPr>
              <w:t>Cost-saving</w:t>
            </w:r>
          </w:p>
        </w:tc>
      </w:tr>
    </w:tbl>
    <w:p w14:paraId="560A0ACC" w14:textId="77777777" w:rsidR="00305196" w:rsidRDefault="00305196" w:rsidP="00305196">
      <w:pPr>
        <w:ind w:left="567"/>
      </w:pPr>
    </w:p>
    <w:p w14:paraId="334D6D7F" w14:textId="77777777" w:rsidR="00305196" w:rsidRPr="009140E3" w:rsidRDefault="00305196" w:rsidP="00305196">
      <w:pPr>
        <w:ind w:left="567"/>
        <w:rPr>
          <w:b/>
          <w:bCs/>
        </w:rPr>
      </w:pPr>
      <w:r w:rsidRPr="009140E3">
        <w:rPr>
          <w:b/>
          <w:bCs/>
        </w:rPr>
        <w:t>Probabilistic sensitivity analysis (PSA)</w:t>
      </w:r>
    </w:p>
    <w:p w14:paraId="3C6E6240" w14:textId="52B05CC0" w:rsidR="00305196" w:rsidRDefault="00E659CE" w:rsidP="002A54ED">
      <w:pPr>
        <w:spacing w:line="276" w:lineRule="auto"/>
        <w:ind w:left="567"/>
      </w:pPr>
      <w:r w:rsidRPr="00E659CE">
        <w:rPr>
          <w:noProof/>
          <w:lang w:eastAsia="en-GB"/>
        </w:rPr>
        <w:drawing>
          <wp:anchor distT="0" distB="0" distL="114300" distR="114300" simplePos="0" relativeHeight="251660288" behindDoc="0" locked="0" layoutInCell="1" allowOverlap="1" wp14:anchorId="00519FF2" wp14:editId="5671AE1A">
            <wp:simplePos x="0" y="0"/>
            <wp:positionH relativeFrom="column">
              <wp:posOffset>1151890</wp:posOffset>
            </wp:positionH>
            <wp:positionV relativeFrom="paragraph">
              <wp:posOffset>1052195</wp:posOffset>
            </wp:positionV>
            <wp:extent cx="3924300" cy="2671445"/>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extLst>
                        <a:ext uri="{28A0092B-C50C-407E-A947-70E740481C1C}">
                          <a14:useLocalDpi xmlns:a14="http://schemas.microsoft.com/office/drawing/2010/main" val="0"/>
                        </a:ext>
                      </a:extLst>
                    </a:blip>
                    <a:srcRect l="16952" t="10489" r="14580" b="6629"/>
                    <a:stretch/>
                  </pic:blipFill>
                  <pic:spPr bwMode="auto">
                    <a:xfrm>
                      <a:off x="0" y="0"/>
                      <a:ext cx="3924300" cy="2671445"/>
                    </a:xfrm>
                    <a:prstGeom prst="rect">
                      <a:avLst/>
                    </a:prstGeom>
                    <a:ln>
                      <a:noFill/>
                    </a:ln>
                    <a:extLst>
                      <a:ext uri="{53640926-AAD7-44D8-BBD7-CCE9431645EC}">
                        <a14:shadowObscured xmlns:a14="http://schemas.microsoft.com/office/drawing/2010/main"/>
                      </a:ext>
                    </a:extLst>
                  </pic:spPr>
                </pic:pic>
              </a:graphicData>
            </a:graphic>
          </wp:anchor>
        </w:drawing>
      </w:r>
      <w:r w:rsidR="00305196">
        <w:t>The PSA showed that the probability of screening being cost-effective at a willingness-to-pay (WTP) of £20,000 was 97% and 98% at a WTP of £30,000. In 87% of the PSA simulations, screening was cost-saving, i.e. saved costs and gained QALYs, compared with usual management.</w:t>
      </w:r>
      <w:r w:rsidR="003233D7">
        <w:t xml:space="preserve"> Mean difference in QALYs (screening vs. usual management) was 0.015 (95% CI 0.007</w:t>
      </w:r>
      <w:r w:rsidR="00A418C5">
        <w:t xml:space="preserve">, </w:t>
      </w:r>
      <w:r w:rsidR="003233D7">
        <w:t>0.023)</w:t>
      </w:r>
      <w:r w:rsidR="00481AB4">
        <w:t xml:space="preserve">. </w:t>
      </w:r>
      <w:r w:rsidR="00214335">
        <w:t xml:space="preserve">Mean difference in costs was </w:t>
      </w:r>
      <w:r w:rsidR="005D076F">
        <w:t>£</w:t>
      </w:r>
      <w:r w:rsidR="00A36F1D">
        <w:t>-281 (95% CI -579</w:t>
      </w:r>
      <w:r w:rsidR="00A418C5">
        <w:t xml:space="preserve">, </w:t>
      </w:r>
      <w:r w:rsidR="00451BAC">
        <w:t>-</w:t>
      </w:r>
      <w:r w:rsidR="00A36F1D">
        <w:t>77)</w:t>
      </w:r>
      <w:r w:rsidR="004E62ED">
        <w:t xml:space="preserve">. </w:t>
      </w:r>
    </w:p>
    <w:p w14:paraId="71BC052B" w14:textId="77777777" w:rsidR="00E659CE" w:rsidRDefault="00E659CE" w:rsidP="00E659CE">
      <w:pPr>
        <w:spacing w:line="276" w:lineRule="auto"/>
        <w:ind w:left="567"/>
        <w:jc w:val="center"/>
      </w:pPr>
    </w:p>
    <w:p w14:paraId="551F2D3E" w14:textId="77777777" w:rsidR="001318EB" w:rsidRDefault="001318EB" w:rsidP="00E659CE">
      <w:pPr>
        <w:ind w:left="1843" w:right="1513"/>
      </w:pPr>
      <w:r w:rsidRPr="002A54ED">
        <w:rPr>
          <w:b/>
          <w:bCs/>
        </w:rPr>
        <w:t>Fig</w:t>
      </w:r>
      <w:r w:rsidR="002A54ED" w:rsidRPr="002A54ED">
        <w:rPr>
          <w:b/>
          <w:bCs/>
        </w:rPr>
        <w:t>.</w:t>
      </w:r>
      <w:r w:rsidRPr="002A54ED">
        <w:rPr>
          <w:b/>
          <w:bCs/>
        </w:rPr>
        <w:t xml:space="preserve"> 2</w:t>
      </w:r>
      <w:r>
        <w:t xml:space="preserve"> Cost-effectiveness acceptability curve for pairwise comparison of screening vs. no screening</w:t>
      </w:r>
      <w:r w:rsidR="00444E49">
        <w:t>.</w:t>
      </w:r>
    </w:p>
    <w:p w14:paraId="28178FA6" w14:textId="77777777" w:rsidR="001318EB" w:rsidRDefault="001318EB" w:rsidP="001318EB">
      <w:pPr>
        <w:ind w:left="567"/>
      </w:pPr>
    </w:p>
    <w:p w14:paraId="2AEE8AE7" w14:textId="77777777" w:rsidR="001318EB" w:rsidRDefault="001318EB" w:rsidP="001318EB">
      <w:pPr>
        <w:ind w:left="567"/>
        <w:rPr>
          <w:b/>
          <w:bCs/>
        </w:rPr>
      </w:pPr>
      <w:r w:rsidRPr="00444E49">
        <w:rPr>
          <w:b/>
          <w:bCs/>
        </w:rPr>
        <w:t>Deterministic sensitivity analyses</w:t>
      </w:r>
    </w:p>
    <w:p w14:paraId="1C539138" w14:textId="13FEA080" w:rsidR="001318EB" w:rsidRDefault="001318EB" w:rsidP="00BF6E9C">
      <w:pPr>
        <w:spacing w:line="276" w:lineRule="auto"/>
        <w:ind w:left="567"/>
      </w:pPr>
      <w:r>
        <w:lastRenderedPageBreak/>
        <w:t>When it was assumed that screening had an effect only on the risk of hip fracture, the QALY gained and cost</w:t>
      </w:r>
      <w:r w:rsidR="005C1677">
        <w:t>-</w:t>
      </w:r>
      <w:r>
        <w:t xml:space="preserve">savings were lower compared with the base case scenario. However, the results showed that screening would still be </w:t>
      </w:r>
      <w:proofErr w:type="gramStart"/>
      <w:r>
        <w:t>cost-saving</w:t>
      </w:r>
      <w:proofErr w:type="gramEnd"/>
      <w:r>
        <w:t xml:space="preserve"> if the programme had an effect on hip fractures alone (Table 2).</w:t>
      </w:r>
    </w:p>
    <w:p w14:paraId="4CF6C7E4" w14:textId="77777777" w:rsidR="001318EB" w:rsidRDefault="001318EB" w:rsidP="001318EB">
      <w:pPr>
        <w:ind w:left="567"/>
      </w:pPr>
    </w:p>
    <w:p w14:paraId="325F58A9" w14:textId="77777777" w:rsidR="001318EB" w:rsidRDefault="001318EB" w:rsidP="001318EB">
      <w:pPr>
        <w:ind w:left="567"/>
      </w:pPr>
      <w:r w:rsidRPr="00BF6E9C">
        <w:rPr>
          <w:b/>
          <w:bCs/>
        </w:rPr>
        <w:t>Table 2</w:t>
      </w:r>
      <w:r>
        <w:t xml:space="preserve"> Results of deterministic sensitivity analysis assuming screening had an effect only on the risk of hip fracture</w:t>
      </w:r>
    </w:p>
    <w:tbl>
      <w:tblPr>
        <w:tblStyle w:val="TableTheme"/>
        <w:tblW w:w="6853" w:type="dxa"/>
        <w:tblInd w:w="655" w:type="dxa"/>
        <w:tblLook w:val="04A0" w:firstRow="1" w:lastRow="0" w:firstColumn="1" w:lastColumn="0" w:noHBand="0" w:noVBand="1"/>
      </w:tblPr>
      <w:tblGrid>
        <w:gridCol w:w="1980"/>
        <w:gridCol w:w="1755"/>
        <w:gridCol w:w="1275"/>
        <w:gridCol w:w="1843"/>
      </w:tblGrid>
      <w:tr w:rsidR="001318EB" w:rsidRPr="001318EB" w14:paraId="7F43A716" w14:textId="77777777" w:rsidTr="0042008C">
        <w:trPr>
          <w:trHeight w:val="557"/>
        </w:trPr>
        <w:tc>
          <w:tcPr>
            <w:tcW w:w="1980" w:type="dxa"/>
            <w:hideMark/>
          </w:tcPr>
          <w:p w14:paraId="0ED91547" w14:textId="77777777" w:rsidR="001318EB" w:rsidRPr="00017576" w:rsidRDefault="001318EB" w:rsidP="001318EB">
            <w:pPr>
              <w:spacing w:line="360" w:lineRule="auto"/>
              <w:jc w:val="both"/>
              <w:rPr>
                <w:rFonts w:ascii="Calibri" w:hAnsi="Calibri" w:cs="Calibri"/>
                <w:lang w:val="en-US"/>
              </w:rPr>
            </w:pPr>
          </w:p>
        </w:tc>
        <w:tc>
          <w:tcPr>
            <w:tcW w:w="1755" w:type="dxa"/>
            <w:hideMark/>
          </w:tcPr>
          <w:p w14:paraId="3911FC04" w14:textId="77777777" w:rsidR="001318EB" w:rsidRPr="0042008C" w:rsidRDefault="001318EB" w:rsidP="001318EB">
            <w:pPr>
              <w:spacing w:line="360" w:lineRule="auto"/>
              <w:jc w:val="both"/>
              <w:rPr>
                <w:rFonts w:ascii="Calibri" w:hAnsi="Calibri" w:cs="Calibri"/>
              </w:rPr>
            </w:pPr>
            <w:r w:rsidRPr="0042008C">
              <w:rPr>
                <w:rFonts w:ascii="Calibri" w:hAnsi="Calibri" w:cs="Calibri"/>
              </w:rPr>
              <w:t>Usual management</w:t>
            </w:r>
          </w:p>
        </w:tc>
        <w:tc>
          <w:tcPr>
            <w:tcW w:w="1275" w:type="dxa"/>
            <w:hideMark/>
          </w:tcPr>
          <w:p w14:paraId="01FDFA47" w14:textId="77777777" w:rsidR="001318EB" w:rsidRPr="0042008C" w:rsidRDefault="001318EB" w:rsidP="001318EB">
            <w:pPr>
              <w:spacing w:line="360" w:lineRule="auto"/>
              <w:jc w:val="both"/>
              <w:rPr>
                <w:rFonts w:ascii="Calibri" w:hAnsi="Calibri" w:cs="Calibri"/>
              </w:rPr>
            </w:pPr>
            <w:r w:rsidRPr="0042008C">
              <w:rPr>
                <w:rFonts w:ascii="Calibri" w:hAnsi="Calibri" w:cs="Calibri"/>
              </w:rPr>
              <w:t>Screening</w:t>
            </w:r>
          </w:p>
        </w:tc>
        <w:tc>
          <w:tcPr>
            <w:tcW w:w="1843" w:type="dxa"/>
            <w:hideMark/>
          </w:tcPr>
          <w:p w14:paraId="07771A96" w14:textId="77777777" w:rsidR="001318EB" w:rsidRPr="0042008C" w:rsidRDefault="001318EB" w:rsidP="001318EB">
            <w:pPr>
              <w:spacing w:line="360" w:lineRule="auto"/>
              <w:jc w:val="both"/>
              <w:rPr>
                <w:rFonts w:ascii="Calibri" w:hAnsi="Calibri" w:cs="Calibri"/>
              </w:rPr>
            </w:pPr>
            <w:r w:rsidRPr="0042008C">
              <w:rPr>
                <w:rFonts w:ascii="Calibri" w:hAnsi="Calibri" w:cs="Calibri"/>
              </w:rPr>
              <w:t>Screening vs. usual management</w:t>
            </w:r>
          </w:p>
        </w:tc>
      </w:tr>
      <w:tr w:rsidR="001318EB" w:rsidRPr="001318EB" w14:paraId="105E2F67" w14:textId="77777777" w:rsidTr="0042008C">
        <w:trPr>
          <w:trHeight w:val="268"/>
        </w:trPr>
        <w:tc>
          <w:tcPr>
            <w:tcW w:w="1980" w:type="dxa"/>
            <w:hideMark/>
          </w:tcPr>
          <w:p w14:paraId="616DE979" w14:textId="77777777" w:rsidR="001318EB" w:rsidRPr="0042008C" w:rsidRDefault="001318EB" w:rsidP="001318EB">
            <w:pPr>
              <w:spacing w:line="360" w:lineRule="auto"/>
              <w:jc w:val="both"/>
              <w:rPr>
                <w:rFonts w:ascii="Calibri" w:hAnsi="Calibri" w:cs="Calibri"/>
              </w:rPr>
            </w:pPr>
            <w:r w:rsidRPr="0042008C">
              <w:rPr>
                <w:rFonts w:ascii="Calibri" w:hAnsi="Calibri" w:cs="Calibri"/>
              </w:rPr>
              <w:t>Total cost (£), per patient</w:t>
            </w:r>
          </w:p>
        </w:tc>
        <w:tc>
          <w:tcPr>
            <w:tcW w:w="1755" w:type="dxa"/>
            <w:hideMark/>
          </w:tcPr>
          <w:p w14:paraId="50A2A6A4" w14:textId="77777777" w:rsidR="001318EB" w:rsidRPr="001318EB" w:rsidRDefault="001318EB" w:rsidP="001318EB">
            <w:pPr>
              <w:spacing w:line="360" w:lineRule="auto"/>
              <w:jc w:val="both"/>
              <w:rPr>
                <w:rFonts w:ascii="Calibri" w:hAnsi="Calibri" w:cs="Calibri"/>
              </w:rPr>
            </w:pPr>
            <w:r w:rsidRPr="001318EB">
              <w:rPr>
                <w:rFonts w:ascii="Calibri" w:hAnsi="Calibri" w:cs="Calibri"/>
              </w:rPr>
              <w:t>9,596</w:t>
            </w:r>
          </w:p>
        </w:tc>
        <w:tc>
          <w:tcPr>
            <w:tcW w:w="1275" w:type="dxa"/>
            <w:hideMark/>
          </w:tcPr>
          <w:p w14:paraId="0ADFB9B3" w14:textId="77777777" w:rsidR="001318EB" w:rsidRPr="001318EB" w:rsidRDefault="001318EB" w:rsidP="001318EB">
            <w:pPr>
              <w:spacing w:line="360" w:lineRule="auto"/>
              <w:jc w:val="both"/>
              <w:rPr>
                <w:rFonts w:ascii="Calibri" w:hAnsi="Calibri" w:cs="Calibri"/>
              </w:rPr>
            </w:pPr>
            <w:r w:rsidRPr="001318EB">
              <w:rPr>
                <w:rFonts w:ascii="Calibri" w:hAnsi="Calibri" w:cs="Calibri"/>
              </w:rPr>
              <w:t>9,355</w:t>
            </w:r>
          </w:p>
        </w:tc>
        <w:tc>
          <w:tcPr>
            <w:tcW w:w="1843" w:type="dxa"/>
            <w:hideMark/>
          </w:tcPr>
          <w:p w14:paraId="43E3AC84" w14:textId="77777777" w:rsidR="001318EB" w:rsidRPr="001318EB" w:rsidRDefault="001318EB" w:rsidP="001318EB">
            <w:pPr>
              <w:spacing w:line="360" w:lineRule="auto"/>
              <w:jc w:val="both"/>
              <w:rPr>
                <w:rFonts w:ascii="Calibri" w:hAnsi="Calibri" w:cs="Calibri"/>
              </w:rPr>
            </w:pPr>
            <w:r w:rsidRPr="001318EB">
              <w:rPr>
                <w:rFonts w:ascii="Calibri" w:hAnsi="Calibri" w:cs="Calibri"/>
              </w:rPr>
              <w:t>-241</w:t>
            </w:r>
          </w:p>
        </w:tc>
      </w:tr>
      <w:tr w:rsidR="001318EB" w:rsidRPr="001318EB" w14:paraId="633808F3" w14:textId="77777777" w:rsidTr="0042008C">
        <w:trPr>
          <w:trHeight w:val="268"/>
        </w:trPr>
        <w:tc>
          <w:tcPr>
            <w:tcW w:w="1980" w:type="dxa"/>
            <w:hideMark/>
          </w:tcPr>
          <w:p w14:paraId="084D4808" w14:textId="0A548C7A" w:rsidR="001318EB" w:rsidRPr="0042008C" w:rsidRDefault="001318EB" w:rsidP="001318EB">
            <w:pPr>
              <w:spacing w:line="360" w:lineRule="auto"/>
              <w:jc w:val="both"/>
              <w:rPr>
                <w:rFonts w:ascii="Calibri" w:hAnsi="Calibri" w:cs="Calibri"/>
              </w:rPr>
            </w:pPr>
            <w:r w:rsidRPr="0042008C">
              <w:rPr>
                <w:rFonts w:ascii="Calibri" w:hAnsi="Calibri" w:cs="Calibri"/>
              </w:rPr>
              <w:t>QALYs, per patient</w:t>
            </w:r>
          </w:p>
        </w:tc>
        <w:tc>
          <w:tcPr>
            <w:tcW w:w="1755" w:type="dxa"/>
            <w:hideMark/>
          </w:tcPr>
          <w:p w14:paraId="17D10492" w14:textId="77777777" w:rsidR="001318EB" w:rsidRPr="001318EB" w:rsidRDefault="001318EB" w:rsidP="001318EB">
            <w:pPr>
              <w:spacing w:line="360" w:lineRule="auto"/>
              <w:jc w:val="both"/>
              <w:rPr>
                <w:rFonts w:ascii="Calibri" w:hAnsi="Calibri" w:cs="Calibri"/>
              </w:rPr>
            </w:pPr>
            <w:r w:rsidRPr="001318EB">
              <w:rPr>
                <w:rFonts w:ascii="Calibri" w:hAnsi="Calibri" w:cs="Calibri"/>
              </w:rPr>
              <w:t>7.359</w:t>
            </w:r>
          </w:p>
        </w:tc>
        <w:tc>
          <w:tcPr>
            <w:tcW w:w="1275" w:type="dxa"/>
            <w:hideMark/>
          </w:tcPr>
          <w:p w14:paraId="48A90837" w14:textId="77777777" w:rsidR="001318EB" w:rsidRPr="001318EB" w:rsidRDefault="001318EB" w:rsidP="001318EB">
            <w:pPr>
              <w:spacing w:line="360" w:lineRule="auto"/>
              <w:jc w:val="both"/>
              <w:rPr>
                <w:rFonts w:ascii="Calibri" w:hAnsi="Calibri" w:cs="Calibri"/>
              </w:rPr>
            </w:pPr>
            <w:r w:rsidRPr="001318EB">
              <w:rPr>
                <w:rFonts w:ascii="Calibri" w:hAnsi="Calibri" w:cs="Calibri"/>
              </w:rPr>
              <w:t>7.369</w:t>
            </w:r>
          </w:p>
        </w:tc>
        <w:tc>
          <w:tcPr>
            <w:tcW w:w="1843" w:type="dxa"/>
            <w:hideMark/>
          </w:tcPr>
          <w:p w14:paraId="17AD0225" w14:textId="77777777" w:rsidR="001318EB" w:rsidRPr="001318EB" w:rsidRDefault="001318EB" w:rsidP="001318EB">
            <w:pPr>
              <w:spacing w:line="360" w:lineRule="auto"/>
              <w:jc w:val="both"/>
              <w:rPr>
                <w:rFonts w:ascii="Calibri" w:hAnsi="Calibri" w:cs="Calibri"/>
              </w:rPr>
            </w:pPr>
            <w:r w:rsidRPr="001318EB">
              <w:rPr>
                <w:rFonts w:ascii="Calibri" w:hAnsi="Calibri" w:cs="Calibri"/>
              </w:rPr>
              <w:t>0.011</w:t>
            </w:r>
          </w:p>
        </w:tc>
      </w:tr>
      <w:tr w:rsidR="001318EB" w:rsidRPr="001318EB" w14:paraId="21765296" w14:textId="77777777" w:rsidTr="0042008C">
        <w:trPr>
          <w:trHeight w:val="268"/>
        </w:trPr>
        <w:tc>
          <w:tcPr>
            <w:tcW w:w="1980" w:type="dxa"/>
            <w:hideMark/>
          </w:tcPr>
          <w:p w14:paraId="77BC455D" w14:textId="77777777" w:rsidR="001318EB" w:rsidRPr="0042008C" w:rsidRDefault="001318EB" w:rsidP="001318EB">
            <w:pPr>
              <w:spacing w:line="360" w:lineRule="auto"/>
              <w:jc w:val="both"/>
              <w:rPr>
                <w:rFonts w:ascii="Calibri" w:hAnsi="Calibri" w:cs="Calibri"/>
              </w:rPr>
            </w:pPr>
            <w:r w:rsidRPr="0042008C">
              <w:rPr>
                <w:rFonts w:ascii="Calibri" w:hAnsi="Calibri" w:cs="Calibri"/>
              </w:rPr>
              <w:t>Cost/QALY</w:t>
            </w:r>
          </w:p>
        </w:tc>
        <w:tc>
          <w:tcPr>
            <w:tcW w:w="1755" w:type="dxa"/>
            <w:hideMark/>
          </w:tcPr>
          <w:p w14:paraId="0CBE00FE" w14:textId="77777777" w:rsidR="001318EB" w:rsidRPr="001318EB" w:rsidRDefault="001318EB" w:rsidP="001318EB">
            <w:pPr>
              <w:spacing w:line="360" w:lineRule="auto"/>
              <w:jc w:val="both"/>
              <w:rPr>
                <w:rFonts w:ascii="Calibri" w:hAnsi="Calibri" w:cs="Calibri"/>
              </w:rPr>
            </w:pPr>
          </w:p>
        </w:tc>
        <w:tc>
          <w:tcPr>
            <w:tcW w:w="1275" w:type="dxa"/>
            <w:hideMark/>
          </w:tcPr>
          <w:p w14:paraId="7038BBA8" w14:textId="77777777" w:rsidR="001318EB" w:rsidRPr="001318EB" w:rsidRDefault="001318EB" w:rsidP="001318EB">
            <w:pPr>
              <w:spacing w:line="360" w:lineRule="auto"/>
              <w:jc w:val="both"/>
              <w:rPr>
                <w:rFonts w:ascii="Calibri" w:hAnsi="Calibri" w:cs="Calibri"/>
              </w:rPr>
            </w:pPr>
          </w:p>
        </w:tc>
        <w:tc>
          <w:tcPr>
            <w:tcW w:w="1843" w:type="dxa"/>
            <w:hideMark/>
          </w:tcPr>
          <w:p w14:paraId="4B83FC63" w14:textId="77777777" w:rsidR="001318EB" w:rsidRPr="001318EB" w:rsidRDefault="001318EB" w:rsidP="001318EB">
            <w:pPr>
              <w:spacing w:line="360" w:lineRule="auto"/>
              <w:jc w:val="both"/>
              <w:rPr>
                <w:rFonts w:ascii="Calibri" w:hAnsi="Calibri" w:cs="Calibri"/>
              </w:rPr>
            </w:pPr>
            <w:r w:rsidRPr="001318EB">
              <w:rPr>
                <w:rFonts w:ascii="Calibri" w:hAnsi="Calibri" w:cs="Calibri"/>
              </w:rPr>
              <w:t>Cost-saving</w:t>
            </w:r>
          </w:p>
        </w:tc>
      </w:tr>
    </w:tbl>
    <w:p w14:paraId="534AF831" w14:textId="77777777" w:rsidR="001318EB" w:rsidRDefault="001318EB" w:rsidP="001318EB">
      <w:pPr>
        <w:ind w:left="567"/>
      </w:pPr>
    </w:p>
    <w:p w14:paraId="7E205660" w14:textId="77777777" w:rsidR="001318EB" w:rsidRPr="0042008C" w:rsidRDefault="001318EB" w:rsidP="001318EB">
      <w:pPr>
        <w:ind w:left="567"/>
        <w:rPr>
          <w:b/>
          <w:bCs/>
        </w:rPr>
      </w:pPr>
      <w:r w:rsidRPr="0042008C">
        <w:rPr>
          <w:b/>
          <w:bCs/>
        </w:rPr>
        <w:t>Other sensitivity analyses</w:t>
      </w:r>
    </w:p>
    <w:p w14:paraId="399E9444" w14:textId="60B118F7" w:rsidR="001318EB" w:rsidRDefault="001318EB" w:rsidP="0042008C">
      <w:pPr>
        <w:spacing w:line="276" w:lineRule="auto"/>
        <w:ind w:left="567"/>
      </w:pPr>
      <w:r>
        <w:t xml:space="preserve">The impact of changing modelling assumptions on the QALY gained of screening compared with usual management is shown in Table 3. In all scenarios, screening was cost-saving (not shown in table). The results were most sensitive to assuming a 0% discount rate on effects and costs. Results were also rather sensitive to assuming that 100% of excess mortality was attributable to fractures. Applying a 10-year time horizon had a small negative impact in this population of older women. </w:t>
      </w:r>
      <w:r w:rsidR="004255ED" w:rsidRPr="004255ED">
        <w:t>An additional sensitivity analysis (not shown in Table 3), showed that the cost per QALY gained of screening vs</w:t>
      </w:r>
      <w:r w:rsidR="00640C76">
        <w:t>.</w:t>
      </w:r>
      <w:r w:rsidR="004255ED" w:rsidRPr="004255ED">
        <w:t xml:space="preserve"> usual management </w:t>
      </w:r>
      <w:r w:rsidR="000F6DC7">
        <w:t>was</w:t>
      </w:r>
      <w:r w:rsidR="00F923BD">
        <w:t xml:space="preserve"> </w:t>
      </w:r>
      <w:r w:rsidR="0033471C">
        <w:t>age dependent</w:t>
      </w:r>
      <w:r w:rsidR="004255ED" w:rsidRPr="004255ED">
        <w:t>. Screening became cost-neutral at the start age of 71</w:t>
      </w:r>
      <w:r w:rsidR="0033471C">
        <w:t xml:space="preserve"> years</w:t>
      </w:r>
      <w:r w:rsidR="004255ED" w:rsidRPr="004255ED">
        <w:t>.</w:t>
      </w:r>
    </w:p>
    <w:p w14:paraId="13AAC40E" w14:textId="77777777" w:rsidR="001318EB" w:rsidRDefault="001318EB" w:rsidP="001318EB">
      <w:pPr>
        <w:ind w:left="567"/>
      </w:pPr>
    </w:p>
    <w:p w14:paraId="19300E47" w14:textId="77777777" w:rsidR="001318EB" w:rsidRDefault="001318EB" w:rsidP="001318EB">
      <w:pPr>
        <w:ind w:left="567"/>
      </w:pPr>
      <w:r w:rsidRPr="00CE0D4A">
        <w:rPr>
          <w:b/>
          <w:bCs/>
        </w:rPr>
        <w:t>Table 3</w:t>
      </w:r>
      <w:r>
        <w:t xml:space="preserve"> Other sensitivity analyses</w:t>
      </w:r>
    </w:p>
    <w:tbl>
      <w:tblPr>
        <w:tblStyle w:val="TableGrid1"/>
        <w:tblW w:w="4326" w:type="pct"/>
        <w:tblInd w:w="558" w:type="dxa"/>
        <w:tblLook w:val="04A0" w:firstRow="1" w:lastRow="0" w:firstColumn="1" w:lastColumn="0" w:noHBand="0" w:noVBand="1"/>
      </w:tblPr>
      <w:tblGrid>
        <w:gridCol w:w="4369"/>
        <w:gridCol w:w="3432"/>
      </w:tblGrid>
      <w:tr w:rsidR="001318EB" w:rsidRPr="001318EB" w14:paraId="66CB1384" w14:textId="77777777" w:rsidTr="00CE0D4A">
        <w:tc>
          <w:tcPr>
            <w:tcW w:w="2800" w:type="pct"/>
          </w:tcPr>
          <w:p w14:paraId="63A06E51" w14:textId="77777777" w:rsidR="001318EB" w:rsidRPr="00CE0D4A" w:rsidRDefault="001318EB" w:rsidP="001318EB">
            <w:pPr>
              <w:rPr>
                <w:rFonts w:ascii="Calibri" w:eastAsia="Calibri" w:hAnsi="Calibri" w:cs="Times New Roman"/>
                <w:bCs/>
              </w:rPr>
            </w:pPr>
            <w:r w:rsidRPr="00CE0D4A">
              <w:rPr>
                <w:rFonts w:ascii="Calibri" w:eastAsia="Calibri" w:hAnsi="Calibri" w:cs="Times New Roman"/>
                <w:bCs/>
              </w:rPr>
              <w:t>Scenario</w:t>
            </w:r>
          </w:p>
        </w:tc>
        <w:tc>
          <w:tcPr>
            <w:tcW w:w="2200" w:type="pct"/>
          </w:tcPr>
          <w:p w14:paraId="1CB4FFEE" w14:textId="77777777" w:rsidR="001318EB" w:rsidRPr="00CE0D4A" w:rsidRDefault="001318EB" w:rsidP="001318EB">
            <w:pPr>
              <w:rPr>
                <w:rFonts w:ascii="Calibri" w:eastAsia="Calibri" w:hAnsi="Calibri" w:cs="Times New Roman"/>
                <w:bCs/>
              </w:rPr>
            </w:pPr>
            <w:r w:rsidRPr="00CE0D4A">
              <w:rPr>
                <w:rFonts w:ascii="Calibri" w:eastAsia="Calibri" w:hAnsi="Calibri" w:cs="Times New Roman"/>
                <w:bCs/>
              </w:rPr>
              <w:t>QALY difference per patient, screening vs. usual management</w:t>
            </w:r>
          </w:p>
        </w:tc>
      </w:tr>
      <w:tr w:rsidR="001318EB" w:rsidRPr="001318EB" w14:paraId="289D7293" w14:textId="77777777" w:rsidTr="00CE0D4A">
        <w:tc>
          <w:tcPr>
            <w:tcW w:w="2800" w:type="pct"/>
          </w:tcPr>
          <w:p w14:paraId="17B8A8CA" w14:textId="77777777" w:rsidR="001318EB" w:rsidRPr="001318EB" w:rsidRDefault="001318EB" w:rsidP="001318EB">
            <w:pPr>
              <w:rPr>
                <w:rFonts w:ascii="Calibri" w:eastAsia="Calibri" w:hAnsi="Calibri" w:cs="Times New Roman"/>
              </w:rPr>
            </w:pPr>
            <w:r w:rsidRPr="001318EB">
              <w:rPr>
                <w:rFonts w:ascii="Calibri" w:eastAsia="Calibri" w:hAnsi="Calibri" w:cs="Times New Roman"/>
              </w:rPr>
              <w:t>Base case</w:t>
            </w:r>
          </w:p>
        </w:tc>
        <w:tc>
          <w:tcPr>
            <w:tcW w:w="2200" w:type="pct"/>
          </w:tcPr>
          <w:p w14:paraId="22300E33" w14:textId="77777777" w:rsidR="001318EB" w:rsidRPr="001318EB" w:rsidRDefault="001318EB" w:rsidP="001318EB">
            <w:pPr>
              <w:rPr>
                <w:rFonts w:ascii="Calibri" w:eastAsia="Calibri" w:hAnsi="Calibri" w:cs="Times New Roman"/>
              </w:rPr>
            </w:pPr>
            <w:r w:rsidRPr="001318EB">
              <w:rPr>
                <w:rFonts w:ascii="Calibri" w:eastAsia="Calibri" w:hAnsi="Calibri" w:cs="Times New Roman"/>
              </w:rPr>
              <w:t>0.015</w:t>
            </w:r>
          </w:p>
        </w:tc>
      </w:tr>
      <w:tr w:rsidR="001318EB" w:rsidRPr="001318EB" w14:paraId="1F3345FE" w14:textId="77777777" w:rsidTr="00CE0D4A">
        <w:tc>
          <w:tcPr>
            <w:tcW w:w="2800" w:type="pct"/>
          </w:tcPr>
          <w:p w14:paraId="3B414626" w14:textId="77777777" w:rsidR="001318EB" w:rsidRPr="001318EB" w:rsidRDefault="001318EB" w:rsidP="001318EB">
            <w:pPr>
              <w:rPr>
                <w:rFonts w:ascii="Calibri" w:eastAsia="Calibri" w:hAnsi="Calibri" w:cs="Times New Roman"/>
              </w:rPr>
            </w:pPr>
            <w:r w:rsidRPr="001318EB">
              <w:rPr>
                <w:rFonts w:ascii="Calibri" w:eastAsia="Calibri" w:hAnsi="Calibri" w:cs="Times New Roman"/>
              </w:rPr>
              <w:t>5% discount rates</w:t>
            </w:r>
          </w:p>
        </w:tc>
        <w:tc>
          <w:tcPr>
            <w:tcW w:w="2200" w:type="pct"/>
          </w:tcPr>
          <w:p w14:paraId="522CE3FD" w14:textId="77777777" w:rsidR="001318EB" w:rsidRPr="001318EB" w:rsidRDefault="001318EB" w:rsidP="001318EB">
            <w:pPr>
              <w:rPr>
                <w:rFonts w:ascii="Calibri" w:eastAsia="Calibri" w:hAnsi="Calibri" w:cs="Times New Roman"/>
              </w:rPr>
            </w:pPr>
            <w:r w:rsidRPr="001318EB">
              <w:rPr>
                <w:rFonts w:ascii="Calibri" w:eastAsia="Calibri" w:hAnsi="Calibri" w:cs="Times New Roman"/>
              </w:rPr>
              <w:t>0.014</w:t>
            </w:r>
          </w:p>
        </w:tc>
      </w:tr>
      <w:tr w:rsidR="001318EB" w:rsidRPr="001318EB" w14:paraId="530A5FC4" w14:textId="77777777" w:rsidTr="00CE0D4A">
        <w:tc>
          <w:tcPr>
            <w:tcW w:w="2800" w:type="pct"/>
          </w:tcPr>
          <w:p w14:paraId="0D10D607" w14:textId="77777777" w:rsidR="001318EB" w:rsidRPr="001318EB" w:rsidRDefault="001318EB" w:rsidP="001318EB">
            <w:pPr>
              <w:rPr>
                <w:rFonts w:ascii="Calibri" w:eastAsia="Calibri" w:hAnsi="Calibri" w:cs="Times New Roman"/>
              </w:rPr>
            </w:pPr>
            <w:r w:rsidRPr="001318EB">
              <w:rPr>
                <w:rFonts w:ascii="Calibri" w:eastAsia="Calibri" w:hAnsi="Calibri" w:cs="Times New Roman"/>
              </w:rPr>
              <w:t>0% discount rates</w:t>
            </w:r>
          </w:p>
        </w:tc>
        <w:tc>
          <w:tcPr>
            <w:tcW w:w="2200" w:type="pct"/>
          </w:tcPr>
          <w:p w14:paraId="59EF7939" w14:textId="77777777" w:rsidR="001318EB" w:rsidRPr="001318EB" w:rsidRDefault="001318EB" w:rsidP="001318EB">
            <w:pPr>
              <w:rPr>
                <w:rFonts w:ascii="Calibri" w:eastAsia="Calibri" w:hAnsi="Calibri" w:cs="Times New Roman"/>
              </w:rPr>
            </w:pPr>
            <w:r w:rsidRPr="001318EB">
              <w:rPr>
                <w:rFonts w:ascii="Calibri" w:eastAsia="Calibri" w:hAnsi="Calibri" w:cs="Times New Roman"/>
              </w:rPr>
              <w:t>0.020</w:t>
            </w:r>
          </w:p>
        </w:tc>
      </w:tr>
      <w:tr w:rsidR="001318EB" w:rsidRPr="001318EB" w14:paraId="7B785C29" w14:textId="77777777" w:rsidTr="00CE0D4A">
        <w:tc>
          <w:tcPr>
            <w:tcW w:w="2800" w:type="pct"/>
          </w:tcPr>
          <w:p w14:paraId="5008B6CC" w14:textId="77777777" w:rsidR="001318EB" w:rsidRPr="001318EB" w:rsidRDefault="001318EB" w:rsidP="001318EB">
            <w:pPr>
              <w:rPr>
                <w:rFonts w:ascii="Calibri" w:eastAsia="Calibri" w:hAnsi="Calibri" w:cs="Times New Roman"/>
              </w:rPr>
            </w:pPr>
            <w:r w:rsidRPr="001318EB">
              <w:rPr>
                <w:rFonts w:ascii="Calibri" w:eastAsia="Calibri" w:hAnsi="Calibri" w:cs="Times New Roman"/>
              </w:rPr>
              <w:t>10-year modelling time horizon</w:t>
            </w:r>
          </w:p>
        </w:tc>
        <w:tc>
          <w:tcPr>
            <w:tcW w:w="2200" w:type="pct"/>
          </w:tcPr>
          <w:p w14:paraId="79598CB8" w14:textId="77777777" w:rsidR="001318EB" w:rsidRPr="001318EB" w:rsidRDefault="001318EB" w:rsidP="001318EB">
            <w:pPr>
              <w:rPr>
                <w:rFonts w:ascii="Calibri" w:eastAsia="Calibri" w:hAnsi="Calibri" w:cs="Times New Roman"/>
              </w:rPr>
            </w:pPr>
            <w:r w:rsidRPr="001318EB">
              <w:rPr>
                <w:rFonts w:ascii="Calibri" w:eastAsia="Calibri" w:hAnsi="Calibri" w:cs="Times New Roman"/>
              </w:rPr>
              <w:t>0.012</w:t>
            </w:r>
          </w:p>
        </w:tc>
      </w:tr>
      <w:tr w:rsidR="001318EB" w:rsidRPr="001318EB" w14:paraId="1C571D80" w14:textId="77777777" w:rsidTr="00CE0D4A">
        <w:tc>
          <w:tcPr>
            <w:tcW w:w="2800" w:type="pct"/>
          </w:tcPr>
          <w:p w14:paraId="537491B2" w14:textId="77777777" w:rsidR="001318EB" w:rsidRPr="001318EB" w:rsidRDefault="001318EB" w:rsidP="001318EB">
            <w:pPr>
              <w:rPr>
                <w:rFonts w:ascii="Calibri" w:eastAsia="Calibri" w:hAnsi="Calibri" w:cs="Times New Roman"/>
              </w:rPr>
            </w:pPr>
            <w:r w:rsidRPr="001318EB">
              <w:rPr>
                <w:rFonts w:ascii="Calibri" w:eastAsia="Calibri" w:hAnsi="Calibri" w:cs="Times New Roman"/>
              </w:rPr>
              <w:t>100% of excess mortality attributable to fractures</w:t>
            </w:r>
          </w:p>
        </w:tc>
        <w:tc>
          <w:tcPr>
            <w:tcW w:w="2200" w:type="pct"/>
          </w:tcPr>
          <w:p w14:paraId="3A063CCB" w14:textId="77777777" w:rsidR="001318EB" w:rsidRPr="001318EB" w:rsidRDefault="001318EB" w:rsidP="001318EB">
            <w:pPr>
              <w:rPr>
                <w:rFonts w:ascii="Calibri" w:eastAsia="Calibri" w:hAnsi="Calibri" w:cs="Times New Roman"/>
              </w:rPr>
            </w:pPr>
            <w:r w:rsidRPr="001318EB">
              <w:rPr>
                <w:rFonts w:ascii="Calibri" w:eastAsia="Calibri" w:hAnsi="Calibri" w:cs="Times New Roman"/>
              </w:rPr>
              <w:t>0.019</w:t>
            </w:r>
          </w:p>
        </w:tc>
      </w:tr>
    </w:tbl>
    <w:p w14:paraId="5513849A" w14:textId="77777777" w:rsidR="001318EB" w:rsidRDefault="001318EB" w:rsidP="001318EB">
      <w:pPr>
        <w:ind w:left="567"/>
      </w:pPr>
    </w:p>
    <w:p w14:paraId="68D2DE43" w14:textId="77777777" w:rsidR="001318EB" w:rsidRPr="00293731" w:rsidRDefault="001318EB" w:rsidP="001318EB">
      <w:pPr>
        <w:ind w:left="567"/>
        <w:rPr>
          <w:b/>
          <w:bCs/>
          <w:sz w:val="28"/>
          <w:szCs w:val="28"/>
        </w:rPr>
      </w:pPr>
      <w:r w:rsidRPr="00293731">
        <w:rPr>
          <w:b/>
          <w:bCs/>
          <w:sz w:val="28"/>
          <w:szCs w:val="28"/>
        </w:rPr>
        <w:t>Discussion</w:t>
      </w:r>
    </w:p>
    <w:p w14:paraId="7CA593C4" w14:textId="707090CD" w:rsidR="001318EB" w:rsidRDefault="001318EB" w:rsidP="00E614F0">
      <w:pPr>
        <w:spacing w:line="276" w:lineRule="auto"/>
        <w:ind w:left="567"/>
      </w:pPr>
      <w:r>
        <w:t xml:space="preserve">Osteoporosis is a silent disease that tends to go underdiagnosed and undertreated despite the availability of effective assessment tools and medications. This study estimated the cost-effectiveness of screening for hip fracture risk with the FRAX tool compared with usual management in UK primary care setting, using a health economic Markov model to estimate </w:t>
      </w:r>
      <w:r>
        <w:lastRenderedPageBreak/>
        <w:t xml:space="preserve">the life-time consequences of screening. The population </w:t>
      </w:r>
      <w:r w:rsidR="008C11D9" w:rsidRPr="008C11D9">
        <w:t xml:space="preserve">modelled </w:t>
      </w:r>
      <w:r>
        <w:t xml:space="preserve">and fracture risks were </w:t>
      </w:r>
      <w:r w:rsidR="00267BD2">
        <w:t>based on</w:t>
      </w:r>
      <w:r>
        <w:t xml:space="preserve"> to the SCOOP study. We found that screening</w:t>
      </w:r>
      <w:r w:rsidR="00140241">
        <w:t xml:space="preserve"> is expected to</w:t>
      </w:r>
      <w:r>
        <w:t xml:space="preserve"> gain 0.015 QALYs and save £286 per patient because of fracture risk reduction compared with usual management; the </w:t>
      </w:r>
      <w:r w:rsidR="001A0892">
        <w:t xml:space="preserve">conclusions </w:t>
      </w:r>
      <w:r>
        <w:t xml:space="preserve">were robust across </w:t>
      </w:r>
      <w:proofErr w:type="gramStart"/>
      <w:r>
        <w:t>a number of</w:t>
      </w:r>
      <w:proofErr w:type="gramEnd"/>
      <w:r>
        <w:t xml:space="preserve"> sensitivity analyses. Th</w:t>
      </w:r>
      <w:r w:rsidR="007036B4">
        <w:t>is study</w:t>
      </w:r>
      <w:r>
        <w:t xml:space="preserve"> indicate</w:t>
      </w:r>
      <w:r w:rsidR="007036B4">
        <w:t>s</w:t>
      </w:r>
      <w:r>
        <w:t xml:space="preserve"> that screening for fracture risk in elderly women is an efficient means to identify high risk patients, improve treatment uptake in these patients, and ultimately improve health outcomes.</w:t>
      </w:r>
    </w:p>
    <w:p w14:paraId="7722C7D3" w14:textId="1A84F077" w:rsidR="001318EB" w:rsidRDefault="001318EB" w:rsidP="00E614F0">
      <w:pPr>
        <w:spacing w:line="276" w:lineRule="auto"/>
        <w:ind w:left="567"/>
      </w:pPr>
      <w:r>
        <w:t xml:space="preserve">Our study has </w:t>
      </w:r>
      <w:proofErr w:type="gramStart"/>
      <w:r>
        <w:t>a number of</w:t>
      </w:r>
      <w:proofErr w:type="gramEnd"/>
      <w:r>
        <w:t xml:space="preserve"> strengths and limitations. A major strength is the use of fracture risk data and costs as observed in the SCOOP </w:t>
      </w:r>
      <w:r w:rsidR="004D49CB">
        <w:t>pragmatic trial</w:t>
      </w:r>
      <w:r>
        <w:t>,</w:t>
      </w:r>
      <w:r w:rsidR="008267E8" w:rsidRPr="008267E8">
        <w:rPr>
          <w:rStyle w:val="CommentReference"/>
        </w:rPr>
        <w:t xml:space="preserve"> </w:t>
      </w:r>
      <w:r>
        <w:t xml:space="preserve">permitting an accurate depiction of the relative effect of screening based </w:t>
      </w:r>
      <w:r w:rsidR="00276801">
        <w:t>i</w:t>
      </w:r>
      <w:r>
        <w:t xml:space="preserve">n a real-world setting. The structure of the Markov model used in this study is validated and </w:t>
      </w:r>
      <w:r w:rsidR="00E74406">
        <w:t>adapted based on</w:t>
      </w:r>
      <w:r w:rsidR="00624CB7">
        <w:t xml:space="preserve"> a</w:t>
      </w:r>
      <w:r>
        <w:t xml:space="preserve"> model</w:t>
      </w:r>
      <w:r w:rsidR="00624CB7">
        <w:t xml:space="preserve"> used</w:t>
      </w:r>
      <w:r>
        <w:t xml:space="preserve"> in previously published studies </w:t>
      </w:r>
      <w:r w:rsidR="00673BD7">
        <w:fldChar w:fldCharType="begin">
          <w:fldData xml:space="preserve">PEVuZE5vdGU+PENpdGU+PEF1dGhvcj5Kb25zc29uPC9BdXRob3I+PFllYXI+MjAxMTwvWWVhcj48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</w:fldData>
        </w:fldChar>
      </w:r>
      <w:r w:rsidR="000D2BF0">
        <w:instrText xml:space="preserve"> ADDIN EN.CITE </w:instrText>
      </w:r>
      <w:r w:rsidR="000D2BF0">
        <w:fldChar w:fldCharType="begin">
          <w:fldData xml:space="preserve">PEVuZE5vdGU+PENpdGU+PEF1dGhvcj5Kb25zc29uPC9BdXRob3I+PFllYXI+MjAxMTwvWWVhcj48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</w:fldData>
        </w:fldChar>
      </w:r>
      <w:r w:rsidR="000D2BF0">
        <w:instrText xml:space="preserve"> ADDIN EN.CITE.DATA </w:instrText>
      </w:r>
      <w:r w:rsidR="000D2BF0">
        <w:fldChar w:fldCharType="end"/>
      </w:r>
      <w:r w:rsidR="00673BD7">
        <w:fldChar w:fldCharType="separate"/>
      </w:r>
      <w:r w:rsidR="000D2BF0">
        <w:rPr>
          <w:noProof/>
        </w:rPr>
        <w:t>[12]</w:t>
      </w:r>
      <w:r w:rsidR="00673BD7">
        <w:fldChar w:fldCharType="end"/>
      </w:r>
      <w:r>
        <w:t>. A limitation of the model is that it has a hierarchical structure that causes a slight underestimation of the number of less severe fractures, as patients suffering a hip or vertebral fracture cannot subsequently sustain wrist or other fractures in following cycles (i.e. remain in post hip/vertebral state). Some other assumptions were necessary to estimate the life-time consequences of screening and usual management. The most conservative assumption was that the effect of screening was only modelled for a maximum of 5 years,</w:t>
      </w:r>
      <w:r w:rsidR="008267E8" w:rsidRPr="008267E8">
        <w:rPr>
          <w:rStyle w:val="CommentReference"/>
        </w:rPr>
        <w:t xml:space="preserve"> </w:t>
      </w:r>
      <w:r w:rsidR="008267E8">
        <w:t>-</w:t>
      </w:r>
      <w:r>
        <w:t xml:space="preserve"> the follow-up time in the SCOOP study, and thereafter women in the screening arm were assumed to be at the same fracture risk as the usual management arm. This assumption sets a ceiling on the potential gains as it ignores the fact that many high-risk women would </w:t>
      </w:r>
      <w:proofErr w:type="gramStart"/>
      <w:r>
        <w:t>continue on</w:t>
      </w:r>
      <w:proofErr w:type="gramEnd"/>
      <w:r>
        <w:t xml:space="preserve"> treatment for longer than 5 years and that the offset of treatment effects is not immediate. Population-based studies show long term reductions in hip fractures risk during longer exposures to anti-resorptive medications similar to those used in SCOOP </w:t>
      </w:r>
      <w:r w:rsidR="004965AD">
        <w:fldChar w:fldCharType="begin">
          <w:fldData xml:space="preserve">PEVuZE5vdGU+PENpdGU+PEF1dGhvcj5BYnJhaGFtc2VuPC9BdXRob3I+PFllYXI+MjAxNjwvWWVh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</w:fldData>
        </w:fldChar>
      </w:r>
      <w:r w:rsidR="000D2BF0">
        <w:instrText xml:space="preserve"> ADDIN EN.CITE </w:instrText>
      </w:r>
      <w:r w:rsidR="000D2BF0">
        <w:fldChar w:fldCharType="begin">
          <w:fldData xml:space="preserve">PEVuZE5vdGU+PENpdGU+PEF1dGhvcj5BYnJhaGFtc2VuPC9BdXRob3I+PFllYXI+MjAxNjwvWWVh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</w:fldData>
        </w:fldChar>
      </w:r>
      <w:r w:rsidR="000D2BF0">
        <w:instrText xml:space="preserve"> ADDIN EN.CITE.DATA </w:instrText>
      </w:r>
      <w:r w:rsidR="000D2BF0">
        <w:fldChar w:fldCharType="end"/>
      </w:r>
      <w:r w:rsidR="004965AD">
        <w:fldChar w:fldCharType="separate"/>
      </w:r>
      <w:r w:rsidR="000D2BF0">
        <w:rPr>
          <w:noProof/>
        </w:rPr>
        <w:t>[21]</w:t>
      </w:r>
      <w:r w:rsidR="004965AD">
        <w:fldChar w:fldCharType="end"/>
      </w:r>
      <w:r>
        <w:t xml:space="preserve">. The assumption that the protective effect on fracture risk ceases on the day of medication discontinuation is very conservative and further contributes to the ceiling effect. </w:t>
      </w:r>
      <w:r w:rsidR="00E23951">
        <w:t>For example, o</w:t>
      </w:r>
      <w:r>
        <w:t>ral bisphosphonates, the predominant treatment prescribed for high risk patients in SCOOP, are known to at least partially reduce bone turnover and bone mineral density for several months or years following discontinuation</w:t>
      </w:r>
      <w:r w:rsidR="00A9195E" w:rsidRPr="00A9195E">
        <w:t xml:space="preserve"> </w:t>
      </w:r>
      <w:r w:rsidR="004965AD">
        <w:fldChar w:fldCharType="begin">
          <w:fldData xml:space="preserve">PEVuZE5vdGU+PENpdGU+PEF1dGhvcj5CbGFjazwvQXV0aG9yPjxZZWFyPjIwMDY8L1llYXI+PFJl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</w:fldData>
        </w:fldChar>
      </w:r>
      <w:r w:rsidR="000D2BF0">
        <w:instrText xml:space="preserve"> ADDIN EN.CITE </w:instrText>
      </w:r>
      <w:r w:rsidR="000D2BF0">
        <w:fldChar w:fldCharType="begin">
          <w:fldData xml:space="preserve">PEVuZE5vdGU+PENpdGU+PEF1dGhvcj5CbGFjazwvQXV0aG9yPjxZZWFyPjIwMDY8L1llYXI+PFJl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</w:fldData>
        </w:fldChar>
      </w:r>
      <w:r w:rsidR="000D2BF0">
        <w:instrText xml:space="preserve"> ADDIN EN.CITE.DATA </w:instrText>
      </w:r>
      <w:r w:rsidR="000D2BF0">
        <w:fldChar w:fldCharType="end"/>
      </w:r>
      <w:r w:rsidR="004965AD">
        <w:fldChar w:fldCharType="separate"/>
      </w:r>
      <w:r w:rsidR="000D2BF0">
        <w:rPr>
          <w:noProof/>
        </w:rPr>
        <w:t>[22, 23]</w:t>
      </w:r>
      <w:r w:rsidR="004965AD">
        <w:fldChar w:fldCharType="end"/>
      </w:r>
      <w:r>
        <w:t xml:space="preserve">, with likely persisting </w:t>
      </w:r>
      <w:r w:rsidR="00F8130B">
        <w:t xml:space="preserve">effects on </w:t>
      </w:r>
      <w:r>
        <w:t xml:space="preserve">fracture </w:t>
      </w:r>
      <w:r w:rsidR="00F8130B">
        <w:t>risk</w:t>
      </w:r>
      <w:r>
        <w:t>. The</w:t>
      </w:r>
      <w:r w:rsidR="00422CCC">
        <w:t xml:space="preserve"> continui</w:t>
      </w:r>
      <w:r w:rsidR="00520BE8">
        <w:t>ng therapeutic effect when t</w:t>
      </w:r>
      <w:r w:rsidR="0049747A">
        <w:t>reatment is stopped</w:t>
      </w:r>
      <w:r>
        <w:t xml:space="preserve"> </w:t>
      </w:r>
      <w:r w:rsidR="0049747A">
        <w:t>is</w:t>
      </w:r>
      <w:r w:rsidR="00482D6D">
        <w:t xml:space="preserve"> consistent</w:t>
      </w:r>
      <w:r w:rsidR="00531249">
        <w:t xml:space="preserve"> with</w:t>
      </w:r>
      <w:r w:rsidR="00482D6D">
        <w:t xml:space="preserve"> </w:t>
      </w:r>
      <w:r>
        <w:t xml:space="preserve">recent suggestions that patients could undertake a break from bisphosphonate therapy without immediately losing fracture protection </w:t>
      </w:r>
      <w:r w:rsidR="006034A0">
        <w:fldChar w:fldCharType="begin">
          <w:fldData xml:space="preserve">PEVuZE5vdGU+PENpdGU+PEF1dGhvcj5BZGFtczwvQXV0aG9yPjxZZWFyPjIwMTg8L1llYXI+PFJl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</w:fldData>
        </w:fldChar>
      </w:r>
      <w:r w:rsidR="000D2BF0">
        <w:instrText xml:space="preserve"> ADDIN EN.CITE </w:instrText>
      </w:r>
      <w:r w:rsidR="000D2BF0">
        <w:fldChar w:fldCharType="begin">
          <w:fldData xml:space="preserve">PEVuZE5vdGU+PENpdGU+PEF1dGhvcj5BZGFtczwvQXV0aG9yPjxZZWFyPjIwMTg8L1llYXI+PFJl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</w:fldData>
        </w:fldChar>
      </w:r>
      <w:r w:rsidR="000D2BF0">
        <w:instrText xml:space="preserve"> ADDIN EN.CITE.DATA </w:instrText>
      </w:r>
      <w:r w:rsidR="000D2BF0">
        <w:fldChar w:fldCharType="end"/>
      </w:r>
      <w:r w:rsidR="006034A0">
        <w:fldChar w:fldCharType="separate"/>
      </w:r>
      <w:r w:rsidR="000D2BF0">
        <w:rPr>
          <w:noProof/>
        </w:rPr>
        <w:t>[24-27]</w:t>
      </w:r>
      <w:r w:rsidR="006034A0">
        <w:fldChar w:fldCharType="end"/>
      </w:r>
      <w:r>
        <w:t xml:space="preserve">. An assumption of a linear offset of the fracture protective effect over a few years has been built into previous models of oral </w:t>
      </w:r>
      <w:r w:rsidR="00A946AF">
        <w:t>bisphosphonate and</w:t>
      </w:r>
      <w:r>
        <w:t xml:space="preserve"> has a significant impact on improving cost-effectiveness </w:t>
      </w:r>
      <w:r w:rsidR="00080F53">
        <w:fldChar w:fldCharType="begin"/>
      </w:r>
      <w:r w:rsidR="000D2BF0">
        <w:instrText xml:space="preserve"> ADDIN EN.CITE &lt;EndNote&gt;&lt;Cite&gt;&lt;Author&gt;Jonsson&lt;/Author&gt;&lt;Year&gt;1999&lt;/Year&gt;&lt;RecNum&gt;22&lt;/RecNum&gt;&lt;DisplayText&gt;[28]&lt;/DisplayText&gt;&lt;record&gt;&lt;rec-number&gt;22&lt;/rec-number&gt;&lt;foreign-keys&gt;&lt;key app="EN" db-id="ft0szrad7w0taaexsaav02zhze5z0r55dtdx" timestamp="1560519094"&gt;22&lt;/key&gt;&lt;/foreign-keys&gt;&lt;ref-type name="Journal Article"&gt;17&lt;/ref-type&gt;&lt;contributors&gt;&lt;authors&gt;&lt;author&gt;Jonsson, B.&lt;/author&gt;&lt;author&gt;Kanis, J.&lt;/author&gt;&lt;author&gt;Dawson, A.&lt;/author&gt;&lt;author&gt;Oden, A.&lt;/author&gt;&lt;author&gt;Johnell, O.&lt;/author&gt;&lt;/authors&gt;&lt;/contributors&gt;&lt;auth-address&gt;Department of Economics, Stockholm School of Economics, Stockholm, Sweden.&lt;/auth-address&gt;&lt;titles&gt;&lt;title&gt;Effect and offset of effect of treatments for hip fracture on health outcomes&lt;/title&gt;&lt;secondary-title&gt;Osteoporos Int&lt;/secondary-title&gt;&lt;/titles&gt;&lt;periodical&gt;&lt;full-title&gt;Osteoporos Int&lt;/full-title&gt;&lt;/periodical&gt;&lt;pages&gt;193-9&lt;/pages&gt;&lt;volume&gt;10&lt;/volume&gt;&lt;number&gt;3&lt;/number&gt;&lt;edition&gt;1999/10/20&lt;/edition&gt;&lt;keywords&gt;&lt;keyword&gt;Age Factors&lt;/keyword&gt;&lt;keyword&gt;Aged&lt;/keyword&gt;&lt;keyword&gt;Aged, 80 and over&lt;/keyword&gt;&lt;keyword&gt;Computer Simulation&lt;/keyword&gt;&lt;keyword&gt;Cost-Benefit Analysis&lt;/keyword&gt;&lt;keyword&gt;Female&lt;/keyword&gt;&lt;keyword&gt;Hip Fractures/economics/*prevention &amp;amp; control&lt;/keyword&gt;&lt;keyword&gt;Humans&lt;/keyword&gt;&lt;keyword&gt;Markov Chains&lt;/keyword&gt;&lt;keyword&gt;Middle Aged&lt;/keyword&gt;&lt;keyword&gt;Osteoporosis/economics/*therapy&lt;/keyword&gt;&lt;keyword&gt;Quality-Adjusted Life Years&lt;/keyword&gt;&lt;keyword&gt;Treatment Outcome&lt;/keyword&gt;&lt;/keywords&gt;&lt;dates&gt;&lt;year&gt;1999&lt;/year&gt;&lt;/dates&gt;&lt;isbn&gt;0937-941X (Print)&amp;#xD;0937-941X (Linking)&lt;/isbn&gt;&lt;accession-num&gt;10525710&lt;/accession-num&gt;&lt;urls&gt;&lt;related-urls&gt;&lt;url&gt;https://www.ncbi.nlm.nih.gov/pubmed/10525710&lt;/url&gt;&lt;/related-urls&gt;&lt;/urls&gt;&lt;electronic-resource-num&gt;10.1007/s001980050215&lt;/electronic-resource-num&gt;&lt;/record&gt;&lt;/Cite&gt;&lt;/EndNote&gt;</w:instrText>
      </w:r>
      <w:r w:rsidR="00080F53">
        <w:fldChar w:fldCharType="separate"/>
      </w:r>
      <w:r w:rsidR="000D2BF0">
        <w:rPr>
          <w:noProof/>
        </w:rPr>
        <w:t>[28]</w:t>
      </w:r>
      <w:r w:rsidR="00080F53">
        <w:fldChar w:fldCharType="end"/>
      </w:r>
      <w:r>
        <w:t xml:space="preserve">. </w:t>
      </w:r>
    </w:p>
    <w:p w14:paraId="0C58F326" w14:textId="51F4212B" w:rsidR="001318EB" w:rsidRDefault="00C40CDD" w:rsidP="00E614F0">
      <w:pPr>
        <w:spacing w:line="276" w:lineRule="auto"/>
        <w:ind w:left="567"/>
      </w:pPr>
      <w:r w:rsidRPr="00C40CDD">
        <w:t xml:space="preserve">The cost-effectiveness analysis based on the SCOOP study by Turner et al [9] used, in contrast to the analysis in this paper, a within-trial design limited to the time frame of the trial (5 years). Additionally, it used questionnaires (EQ-5D-3L) to document self-reported quality of life (QoL) at 6-month intervals during the first year and then at annual intervals to derive QALYs. The results showed that the QALYs per person gained with screening was 0.0237 (95% CI: -0.0034 to 0.0508) with an incremental total health care cost of £66 (95% CI -21.7, 153) compared with usual management, providing a cost per QALY gained of £2,772. This compares with the longer-term gains of 0.015 QALYs (95% CI 0.007, 0.023) per person and a £241 (95% CI -579, -77) lower cost yielding a cost-saving result in the present analysis. Confidence intervals for the within trial analysis of the effect on QALYs are broader than the </w:t>
      </w:r>
      <w:r w:rsidR="000D05E2" w:rsidRPr="00C40CDD">
        <w:t>model-based</w:t>
      </w:r>
      <w:r w:rsidRPr="00C40CDD">
        <w:t xml:space="preserve"> values and overlap these values. The expectation, given the different study designs, would be </w:t>
      </w:r>
      <w:r w:rsidRPr="00C40CDD">
        <w:lastRenderedPageBreak/>
        <w:t>that modelling over a longer time period (remaining lifetime) would provide larger cost-savings [29]. While we might also expect a larger average QALY gain over a longer timeframe, the within-trial analysis showed a larger apparent gain (0.0237 vs. 0.015), despite the QoL questionnaires not being administered at the time of the incident fracture events. The reason for the difference is not entirely clear.</w:t>
      </w:r>
      <w:r w:rsidR="00C72CCB">
        <w:t xml:space="preserve"> </w:t>
      </w:r>
      <w:r w:rsidR="001318EB">
        <w:t>One potential explanation</w:t>
      </w:r>
      <w:r w:rsidR="00A8065B">
        <w:t>, besides the inherent differences in study design between modelling and within-trial analysis,</w:t>
      </w:r>
      <w:r w:rsidR="001318EB">
        <w:t xml:space="preserve"> could be that the within-trial study design captured an additional element of quality of life improvement resulting from screening, an improvement that hasn’t been noted in screening studies in other diseases</w:t>
      </w:r>
      <w:r w:rsidR="004E123D">
        <w:t xml:space="preserve"> </w:t>
      </w:r>
      <w:r w:rsidR="00E5013A">
        <w:fldChar w:fldCharType="begin">
          <w:fldData xml:space="preserve">PEVuZE5vdGU+PENpdGU+PEF1dGhvcj5FZGVsbWFuPC9BdXRob3I+PFllYXI+MjAwMjwvWWVhcj48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</w:fldData>
        </w:fldChar>
      </w:r>
      <w:r w:rsidR="00314CD1">
        <w:instrText xml:space="preserve"> ADDIN EN.CITE </w:instrText>
      </w:r>
      <w:r w:rsidR="00314CD1">
        <w:fldChar w:fldCharType="begin">
          <w:fldData xml:space="preserve">PEVuZE5vdGU+PENpdGU+PEF1dGhvcj5FZGVsbWFuPC9BdXRob3I+PFllYXI+MjAwMjwvWWVhcj48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</w:fldData>
        </w:fldChar>
      </w:r>
      <w:r w:rsidR="00314CD1">
        <w:instrText xml:space="preserve"> ADDIN EN.CITE.DATA </w:instrText>
      </w:r>
      <w:r w:rsidR="00314CD1">
        <w:fldChar w:fldCharType="end"/>
      </w:r>
      <w:r w:rsidR="00E5013A">
        <w:fldChar w:fldCharType="separate"/>
      </w:r>
      <w:r w:rsidR="00314CD1">
        <w:rPr>
          <w:noProof/>
        </w:rPr>
        <w:t>[29, 30]</w:t>
      </w:r>
      <w:r w:rsidR="00E5013A">
        <w:fldChar w:fldCharType="end"/>
      </w:r>
      <w:r w:rsidR="001318EB">
        <w:t>. Alternatively, it could be an effect related to pharmaceutical treatment or fracture prevention, but this seems unlikely given the small proportion of patients on treatment in the screening arm (approximately 14%). It remains possible that the measured larger gain in QALYs occurred by chance,</w:t>
      </w:r>
      <w:r w:rsidR="008267E8" w:rsidRPr="008267E8">
        <w:rPr>
          <w:rStyle w:val="CommentReference"/>
        </w:rPr>
        <w:t xml:space="preserve"> </w:t>
      </w:r>
      <w:r w:rsidR="001318EB">
        <w:t xml:space="preserve"> given that SCOOP was not primarily powered to detect a statistical difference in QALYs between arms, and </w:t>
      </w:r>
      <w:r w:rsidR="006F7BEE">
        <w:t>indeed</w:t>
      </w:r>
      <w:r w:rsidR="00112372">
        <w:t xml:space="preserve"> </w:t>
      </w:r>
      <w:r w:rsidR="006F7BEE">
        <w:t xml:space="preserve">there was no evidence of such a </w:t>
      </w:r>
      <w:r w:rsidR="001318EB">
        <w:t>difference</w:t>
      </w:r>
      <w:r w:rsidR="00FC5400">
        <w:t xml:space="preserve"> as displayed in the confidence interval around the mean</w:t>
      </w:r>
      <w:r w:rsidR="001318EB">
        <w:t xml:space="preserve"> </w:t>
      </w:r>
      <w:r w:rsidR="00E5013A">
        <w:fldChar w:fldCharType="begin">
          <w:fldData xml:space="preserve">PEVuZE5vdGU+PENpdGU+PEF1dGhvcj5UdXJuZXI8L0F1dGhvcj48WWVhcj4yMDE4PC9ZZWFyPjxS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</w:fldData>
        </w:fldChar>
      </w:r>
      <w:r w:rsidR="00314CD1">
        <w:instrText xml:space="preserve"> ADDIN EN.CITE </w:instrText>
      </w:r>
      <w:r w:rsidR="00314CD1">
        <w:fldChar w:fldCharType="begin">
          <w:fldData xml:space="preserve">PEVuZE5vdGU+PENpdGU+PEF1dGhvcj5UdXJuZXI8L0F1dGhvcj48WWVhcj4yMDE4PC9ZZWFyPjxS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</w:fldData>
        </w:fldChar>
      </w:r>
      <w:r w:rsidR="00314CD1">
        <w:instrText xml:space="preserve"> ADDIN EN.CITE.DATA </w:instrText>
      </w:r>
      <w:r w:rsidR="00314CD1">
        <w:fldChar w:fldCharType="end"/>
      </w:r>
      <w:r w:rsidR="00E5013A">
        <w:fldChar w:fldCharType="separate"/>
      </w:r>
      <w:r w:rsidR="000D2BF0">
        <w:rPr>
          <w:noProof/>
        </w:rPr>
        <w:t>[9]</w:t>
      </w:r>
      <w:r w:rsidR="00E5013A">
        <w:fldChar w:fldCharType="end"/>
      </w:r>
      <w:r w:rsidR="001318EB">
        <w:t>.</w:t>
      </w:r>
      <w:r w:rsidR="00B425BA">
        <w:t xml:space="preserve"> </w:t>
      </w:r>
      <w:r w:rsidR="001318EB">
        <w:t xml:space="preserve">Disregarding the unexpected difference in QALYs gained between the two studies, </w:t>
      </w:r>
      <w:proofErr w:type="gramStart"/>
      <w:r w:rsidR="001318EB">
        <w:t>it is clear that both</w:t>
      </w:r>
      <w:proofErr w:type="gramEnd"/>
      <w:r w:rsidR="001318EB">
        <w:t xml:space="preserve"> studies used well accepted health economic methods, and both consistently indicate that a screening program</w:t>
      </w:r>
      <w:r w:rsidR="00112372">
        <w:t>me</w:t>
      </w:r>
      <w:r w:rsidR="001318EB">
        <w:t xml:space="preserve"> of fracture risk is a cost-effective intervention. </w:t>
      </w:r>
    </w:p>
    <w:p w14:paraId="4B74B845" w14:textId="0CCA5C4A" w:rsidR="001318EB" w:rsidRDefault="001318EB" w:rsidP="00E614F0">
      <w:pPr>
        <w:spacing w:line="276" w:lineRule="auto"/>
        <w:ind w:left="567"/>
      </w:pPr>
      <w:r>
        <w:t xml:space="preserve">A small number of randomised studies have now addressed the potential benefit of population screening for fracture prevention. In the Aberdeen Prospective Osteoporosis Screening Study (APOSS), 4,800 women aged 45–54 years were screened by </w:t>
      </w:r>
      <w:r w:rsidR="00B14F3F">
        <w:t>BMD</w:t>
      </w:r>
      <w:r w:rsidR="00790E8C">
        <w:t>.</w:t>
      </w:r>
      <w:r>
        <w:t xml:space="preserve"> </w:t>
      </w:r>
      <w:r w:rsidR="00790E8C">
        <w:t>O</w:t>
      </w:r>
      <w:r>
        <w:t>steoporosis treatment, predominantly hormone replacement therapy (HRT)</w:t>
      </w:r>
      <w:r w:rsidR="00790E8C">
        <w:t xml:space="preserve"> was </w:t>
      </w:r>
      <w:r>
        <w:t xml:space="preserve">recommended to those women with BMD in the lowest quartile of the screening arm. The study showed an increase in HRT uptake in those so identified </w:t>
      </w:r>
      <w:r w:rsidR="00E5013A">
        <w:fldChar w:fldCharType="begin"/>
      </w:r>
      <w:r w:rsidR="00314CD1">
        <w:instrText xml:space="preserve"> ADDIN EN.CITE &lt;EndNote&gt;&lt;Cite&gt;&lt;Author&gt;Torgerson&lt;/Author&gt;&lt;Year&gt;1997&lt;/Year&gt;&lt;RecNum&gt;41&lt;/RecNum&gt;&lt;DisplayText&gt;[31]&lt;/DisplayText&gt;&lt;record&gt;&lt;rec-number&gt;41&lt;/rec-number&gt;&lt;foreign-keys&gt;&lt;key app="EN" db-id="ft0szrad7w0taaexsaav02zhze5z0r55dtdx" timestamp="1569397799"&gt;41&lt;/key&gt;&lt;/foreign-keys&gt;&lt;ref-type name="Journal Article"&gt;17&lt;/ref-type&gt;&lt;contributors&gt;&lt;authors&gt;&lt;author&gt;Torgerson, D. J.&lt;/author&gt;&lt;author&gt;Thomas, R. E.&lt;/author&gt;&lt;author&gt;Campbell, M. K.&lt;/author&gt;&lt;author&gt;Reid, D. M.&lt;/author&gt;&lt;/authors&gt;&lt;/contributors&gt;&lt;auth-address&gt;National Primary Care Research and Development Centre, University of York, England. djt6@york.ac.uk&lt;/auth-address&gt;&lt;titles&gt;&lt;title&gt;Randomized trial of osteoporosis screening. Use of hormone replacement therapy and quality-of-life results&lt;/title&gt;&lt;secondary-title&gt;Arch Intern Med&lt;/secondary-title&gt;&lt;/titles&gt;&lt;periodical&gt;&lt;full-title&gt;Arch Intern Med&lt;/full-title&gt;&lt;/periodical&gt;&lt;pages&gt;2121-5&lt;/pages&gt;&lt;volume&gt;157&lt;/volume&gt;&lt;number&gt;18&lt;/number&gt;&lt;edition&gt;1997/10/24&lt;/edition&gt;&lt;keywords&gt;&lt;keyword&gt;*Bone Density&lt;/keyword&gt;&lt;keyword&gt;*Estrogen Replacement Therapy/psychology&lt;/keyword&gt;&lt;keyword&gt;Female&lt;/keyword&gt;&lt;keyword&gt;Follow-Up Studies&lt;/keyword&gt;&lt;keyword&gt;Humans&lt;/keyword&gt;&lt;keyword&gt;Logistic Models&lt;/keyword&gt;&lt;keyword&gt;*Mass Screening&lt;/keyword&gt;&lt;keyword&gt;Middle Aged&lt;/keyword&gt;&lt;keyword&gt;Multivariate Analysis&lt;/keyword&gt;&lt;keyword&gt;Odds Ratio&lt;/keyword&gt;&lt;keyword&gt;Osteoporosis, Postmenopausal/physiopathology/*prevention &amp;amp; control/psychology&lt;/keyword&gt;&lt;keyword&gt;*Quality of Life&lt;/keyword&gt;&lt;keyword&gt;Surveys and Questionnaires&lt;/keyword&gt;&lt;/keywords&gt;&lt;dates&gt;&lt;year&gt;1997&lt;/year&gt;&lt;pub-dates&gt;&lt;date&gt;Oct 13&lt;/date&gt;&lt;/pub-dates&gt;&lt;/dates&gt;&lt;isbn&gt;0003-9926 (Print)&amp;#xD;0003-9926 (Linking)&lt;/isbn&gt;&lt;accession-num&gt;9382669&lt;/accession-num&gt;&lt;urls&gt;&lt;related-urls&gt;&lt;url&gt;https://www.ncbi.nlm.nih.gov/pubmed/9382669&lt;/url&gt;&lt;/related-urls&gt;&lt;/urls&gt;&lt;electronic-resource-num&gt;10.1001/archinte.157.18.2121&lt;/electronic-resource-num&gt;&lt;/record&gt;&lt;/Cite&gt;&lt;/EndNote&gt;</w:instrText>
      </w:r>
      <w:r w:rsidR="00E5013A">
        <w:fldChar w:fldCharType="separate"/>
      </w:r>
      <w:r w:rsidR="00314CD1">
        <w:rPr>
          <w:noProof/>
        </w:rPr>
        <w:t>[31]</w:t>
      </w:r>
      <w:r w:rsidR="00E5013A">
        <w:fldChar w:fldCharType="end"/>
      </w:r>
      <w:r>
        <w:t xml:space="preserve">, and a parallel increase in uptake of other osteoporosis therapies </w:t>
      </w:r>
      <w:r w:rsidR="00E5013A">
        <w:fldChar w:fldCharType="begin"/>
      </w:r>
      <w:r w:rsidR="00314CD1">
        <w:instrText xml:space="preserve"> ADDIN EN.CITE &lt;EndNote&gt;&lt;Cite&gt;&lt;Author&gt;Barr&lt;/Author&gt;&lt;Year&gt;2010&lt;/Year&gt;&lt;RecNum&gt;42&lt;/RecNum&gt;&lt;DisplayText&gt;[32]&lt;/DisplayText&gt;&lt;record&gt;&lt;rec-number&gt;42&lt;/rec-number&gt;&lt;foreign-keys&gt;&lt;key app="EN" db-id="ft0szrad7w0taaexsaav02zhze5z0r55dtdx" timestamp="1569397846"&gt;42&lt;/key&gt;&lt;/foreign-keys&gt;&lt;ref-type name="Journal Article"&gt;17&lt;/ref-type&gt;&lt;contributors&gt;&lt;authors&gt;&lt;author&gt;Barr, R. J.&lt;/author&gt;&lt;author&gt;Stewart, A.&lt;/author&gt;&lt;author&gt;Torgerson, D. J.&lt;/author&gt;&lt;author&gt;Reid, D. M.&lt;/author&gt;&lt;/authors&gt;&lt;/contributors&gt;&lt;auth-address&gt;Bone and Musculoskeletal Research Programme, University of Aberdeen, Foresterhill, Aberdeen, UK. r.j.barr@abdn.ac.uk&lt;/auth-address&gt;&lt;titles&gt;&lt;title&gt;Population screening for osteoporosis risk: a randomised control trial of medication use and fracture risk&lt;/title&gt;&lt;secondary-title&gt;Osteoporos Int&lt;/secondary-title&gt;&lt;/titles&gt;&lt;periodical&gt;&lt;full-title&gt;Osteoporos Int&lt;/full-title&gt;&lt;/periodical&gt;&lt;pages&gt;561-8&lt;/pages&gt;&lt;volume&gt;21&lt;/volume&gt;&lt;number&gt;4&lt;/number&gt;&lt;edition&gt;2009/07/01&lt;/edition&gt;&lt;keywords&gt;&lt;keyword&gt;Bone Density&lt;/keyword&gt;&lt;keyword&gt;Bone Density Conservation Agents/*therapeutic use&lt;/keyword&gt;&lt;keyword&gt;Chi-Square Distribution&lt;/keyword&gt;&lt;keyword&gt;Estrogen Replacement Therapy/*statistics &amp;amp; numerical data&lt;/keyword&gt;&lt;keyword&gt;Female&lt;/keyword&gt;&lt;keyword&gt;Humans&lt;/keyword&gt;&lt;keyword&gt;Mass Screening/*methods&lt;/keyword&gt;&lt;keyword&gt;Middle Aged&lt;/keyword&gt;&lt;keyword&gt;Osteoporosis, Postmenopausal/*diagnosis/epidemiology/physiopathology&lt;/keyword&gt;&lt;keyword&gt;Osteoporotic Fractures/epidemiology/*prevention &amp;amp; control&lt;/keyword&gt;&lt;keyword&gt;Proportional Hazards Models&lt;/keyword&gt;&lt;keyword&gt;Scotland/epidemiology&lt;/keyword&gt;&lt;/keywords&gt;&lt;dates&gt;&lt;year&gt;2010&lt;/year&gt;&lt;pub-dates&gt;&lt;date&gt;Apr&lt;/date&gt;&lt;/pub-dates&gt;&lt;/dates&gt;&lt;isbn&gt;1433-2965 (Electronic)&amp;#xD;0937-941X (Linking)&lt;/isbn&gt;&lt;accession-num&gt;19565176&lt;/accession-num&gt;&lt;urls&gt;&lt;related-urls&gt;&lt;url&gt;https://www.ncbi.nlm.nih.gov/pubmed/19565176&lt;/url&gt;&lt;/related-urls&gt;&lt;/urls&gt;&lt;electronic-resource-num&gt;10.1007/s00198-009-1007-x&lt;/electronic-resource-num&gt;&lt;/record&gt;&lt;/Cite&gt;&lt;/EndNote&gt;</w:instrText>
      </w:r>
      <w:r w:rsidR="00E5013A">
        <w:fldChar w:fldCharType="separate"/>
      </w:r>
      <w:r w:rsidR="00314CD1">
        <w:rPr>
          <w:noProof/>
        </w:rPr>
        <w:t>[32]</w:t>
      </w:r>
      <w:r w:rsidR="00E5013A">
        <w:fldChar w:fldCharType="end"/>
      </w:r>
      <w:r>
        <w:t xml:space="preserve">. After a follow-up of 9 years, the study reported </w:t>
      </w:r>
      <w:r w:rsidR="001159EA">
        <w:t xml:space="preserve">weak evidence of </w:t>
      </w:r>
      <w:r>
        <w:t xml:space="preserve">a decrease in fracture rates in the screened arm, but this did not alter the UK National Screening Committee’s position of not recommending screening in osteoporosis </w:t>
      </w:r>
      <w:r w:rsidR="00725A15">
        <w:fldChar w:fldCharType="begin"/>
      </w:r>
      <w:r w:rsidR="00314CD1">
        <w:instrText xml:space="preserve"> ADDIN EN.CITE &lt;EndNote&gt;&lt;Cite&gt;&lt;Author&gt;Peto L.&lt;/Author&gt;&lt;Year&gt;2013&lt;/Year&gt;&lt;RecNum&gt;43&lt;/RecNum&gt;&lt;DisplayText&gt;[33]&lt;/DisplayText&gt;&lt;record&gt;&lt;rec-number&gt;43&lt;/rec-number&gt;&lt;foreign-keys&gt;&lt;key app="EN" db-id="ft0szrad7w0taaexsaav02zhze5z0r55dtdx" timestamp="1569397937"&gt;43&lt;/key&gt;&lt;/foreign-keys&gt;&lt;ref-type name="Report"&gt;27&lt;/ref-type&gt;&lt;contributors&gt;&lt;authors&gt;&lt;author&gt;Peto L.,&lt;/author&gt;&lt;author&gt;Allaby M.,&lt;/author&gt;&lt;/authors&gt;&lt;/contributors&gt;&lt;titles&gt;&lt;title&gt;Screening for osteoporosis in postmenopausal women.  A report for the UK National Screening Committee&lt;/title&gt;&lt;/titles&gt;&lt;dates&gt;&lt;year&gt;2013&lt;/year&gt;&lt;/dates&gt;&lt;urls&gt;&lt;related-urls&gt;&lt;url&gt;https://legacyscreening.phe.org.uk/policydb_download.php?doc=270&lt;/url&gt;&lt;/related-urls&gt;&lt;/urls&gt;&lt;/record&gt;&lt;/Cite&gt;&lt;/EndNote&gt;</w:instrText>
      </w:r>
      <w:r w:rsidR="00725A15">
        <w:fldChar w:fldCharType="separate"/>
      </w:r>
      <w:r w:rsidR="00314CD1">
        <w:rPr>
          <w:noProof/>
        </w:rPr>
        <w:t>[33]</w:t>
      </w:r>
      <w:r w:rsidR="00725A15">
        <w:fldChar w:fldCharType="end"/>
      </w:r>
      <w:r>
        <w:t>. The latter decision was underpinned by the conclusion that there was no randomised controlled trial assessing the clinical and cost</w:t>
      </w:r>
      <w:r w:rsidR="00E65862">
        <w:t>-</w:t>
      </w:r>
      <w:r>
        <w:t>effectiveness of any current approach to screening for osteoporosis. The SCOOP study has now addressed this, and recently a</w:t>
      </w:r>
      <w:r w:rsidR="00E65862">
        <w:t>nother</w:t>
      </w:r>
      <w:r>
        <w:t xml:space="preserve"> study of screening using the FRAX tool has been published from Denmark </w:t>
      </w:r>
      <w:r w:rsidR="00CC0A52">
        <w:fldChar w:fldCharType="begin">
          <w:fldData xml:space="preserve">PEVuZE5vdGU+PENpdGU+PEF1dGhvcj5Ib2liZXJnPC9BdXRob3I+PFllYXI+MjAxOTwvWWVhcj48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</w:fldData>
        </w:fldChar>
      </w:r>
      <w:r w:rsidR="00314CD1">
        <w:instrText xml:space="preserve"> ADDIN EN.CITE </w:instrText>
      </w:r>
      <w:r w:rsidR="00314CD1">
        <w:fldChar w:fldCharType="begin">
          <w:fldData xml:space="preserve">PEVuZE5vdGU+PENpdGU+PEF1dGhvcj5Ib2liZXJnPC9BdXRob3I+PFllYXI+MjAxOTwvWWVhcj48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</w:fldData>
        </w:fldChar>
      </w:r>
      <w:r w:rsidR="00314CD1">
        <w:instrText xml:space="preserve"> ADDIN EN.CITE.DATA </w:instrText>
      </w:r>
      <w:r w:rsidR="00314CD1">
        <w:fldChar w:fldCharType="end"/>
      </w:r>
      <w:r w:rsidR="00CC0A52">
        <w:fldChar w:fldCharType="separate"/>
      </w:r>
      <w:r w:rsidR="00314CD1">
        <w:rPr>
          <w:noProof/>
        </w:rPr>
        <w:t>[34-36]</w:t>
      </w:r>
      <w:r w:rsidR="00CC0A52">
        <w:fldChar w:fldCharType="end"/>
      </w:r>
      <w:r>
        <w:t xml:space="preserve">. While no formal cost-effectiveness analysis has yet been published from the latter study, the FRAX approach in both studies </w:t>
      </w:r>
      <w:r w:rsidR="006526FB">
        <w:t xml:space="preserve">reduces </w:t>
      </w:r>
      <w:r>
        <w:t xml:space="preserve">the use of bone mineral density measurements, thus reducing this contribution to screening costs. A </w:t>
      </w:r>
      <w:r w:rsidR="00261852">
        <w:t xml:space="preserve">systematic </w:t>
      </w:r>
      <w:r>
        <w:t xml:space="preserve">review found that screen-and-treat strategies based on FRAX and similar tools were more cost-effective compared with selecting patients based solely on age, gender and </w:t>
      </w:r>
      <w:r w:rsidR="00261852">
        <w:t>BMD</w:t>
      </w:r>
      <w:r>
        <w:t xml:space="preserve"> </w:t>
      </w:r>
      <w:r w:rsidR="00CC0A52">
        <w:fldChar w:fldCharType="begin"/>
      </w:r>
      <w:r w:rsidR="00314CD1">
        <w:instrText xml:space="preserve"> ADDIN EN.CITE &lt;EndNote&gt;&lt;Cite&gt;&lt;Author&gt;Muller&lt;/Author&gt;&lt;Year&gt;2012&lt;/Year&gt;&lt;RecNum&gt;25&lt;/RecNum&gt;&lt;DisplayText&gt;[37]&lt;/DisplayText&gt;&lt;record&gt;&lt;rec-number&gt;25&lt;/rec-number&gt;&lt;foreign-keys&gt;&lt;key app="EN" db-id="ft0szrad7w0taaexsaav02zhze5z0r55dtdx" timestamp="1560774175"&gt;25&lt;/key&gt;&lt;/foreign-keys&gt;&lt;ref-type name="Journal Article"&gt;17&lt;/ref-type&gt;&lt;contributors&gt;&lt;authors&gt;&lt;author&gt;Muller, D.&lt;/author&gt;&lt;author&gt;Pulm, J.&lt;/author&gt;&lt;author&gt;Gandjour, A.&lt;/author&gt;&lt;/authors&gt;&lt;/contributors&gt;&lt;auth-address&gt;Department of Health Economics and Health Care Management, University of Cologne, Cologne, Germany. dirk.mueller@uk-koeln.de&lt;/auth-address&gt;&lt;titles&gt;&lt;title&gt;Cost-effectiveness of different strategies for selecting and treating individuals at increased risk of osteoporosis or osteopenia: a systematic review&lt;/title&gt;&lt;secondary-title&gt;Value Health&lt;/secondary-title&gt;&lt;/titles&gt;&lt;periodical&gt;&lt;full-title&gt;Value Health&lt;/full-title&gt;&lt;/periodical&gt;&lt;pages&gt;284-98&lt;/pages&gt;&lt;volume&gt;15&lt;/volume&gt;&lt;number&gt;2&lt;/number&gt;&lt;edition&gt;2012/03/22&lt;/edition&gt;&lt;keywords&gt;&lt;keyword&gt;Adult&lt;/keyword&gt;&lt;keyword&gt;Aged&lt;/keyword&gt;&lt;keyword&gt;Aged, 80 and over&lt;/keyword&gt;&lt;keyword&gt;Bone Density&lt;/keyword&gt;&lt;keyword&gt;Cost-Benefit Analysis&lt;/keyword&gt;&lt;keyword&gt;Decision Making&lt;/keyword&gt;&lt;keyword&gt;Europe&lt;/keyword&gt;&lt;keyword&gt;Female&lt;/keyword&gt;&lt;keyword&gt;*Health Care Costs&lt;/keyword&gt;&lt;keyword&gt;Humans&lt;/keyword&gt;&lt;keyword&gt;Male&lt;/keyword&gt;&lt;keyword&gt;Middle Aged&lt;/keyword&gt;&lt;keyword&gt;Osteoporosis/*drug therapy/economics/*prevention &amp;amp; control&lt;/keyword&gt;&lt;keyword&gt;*Patient Selection&lt;/keyword&gt;&lt;keyword&gt;Risk Assessment&lt;/keyword&gt;&lt;/keywords&gt;&lt;dates&gt;&lt;year&gt;2012&lt;/year&gt;&lt;pub-dates&gt;&lt;date&gt;Mar-Apr&lt;/date&gt;&lt;/pub-dates&gt;&lt;/dates&gt;&lt;isbn&gt;1524-4733 (Electronic)&amp;#xD;1098-3015 (Linking)&lt;/isbn&gt;&lt;accession-num&gt;22433760&lt;/accession-num&gt;&lt;urls&gt;&lt;related-urls&gt;&lt;url&gt;https://www.ncbi.nlm.nih.gov/pubmed/22433760&lt;/url&gt;&lt;/related-urls&gt;&lt;/urls&gt;&lt;electronic-resource-num&gt;10.1016/j.jval.2011.11.030&lt;/electronic-resource-num&gt;&lt;/record&gt;&lt;/Cite&gt;&lt;/EndNote&gt;</w:instrText>
      </w:r>
      <w:r w:rsidR="00CC0A52">
        <w:fldChar w:fldCharType="separate"/>
      </w:r>
      <w:r w:rsidR="00314CD1">
        <w:rPr>
          <w:noProof/>
        </w:rPr>
        <w:t>[37]</w:t>
      </w:r>
      <w:r w:rsidR="00CC0A52">
        <w:fldChar w:fldCharType="end"/>
      </w:r>
      <w:r>
        <w:t xml:space="preserve">. This may be explained by lower screening costs due to avoided </w:t>
      </w:r>
      <w:r w:rsidR="00261852">
        <w:t>BMD</w:t>
      </w:r>
      <w:r>
        <w:t xml:space="preserve"> measurements, but also that FRAX and similar tools enables finding patients where it</w:t>
      </w:r>
      <w:r w:rsidR="00485542">
        <w:t xml:space="preserve"> i</w:t>
      </w:r>
      <w:r>
        <w:t>s cost-effective to treat even at lower ages (e.g. 50–60 years).</w:t>
      </w:r>
    </w:p>
    <w:p w14:paraId="57CE0323" w14:textId="77777777" w:rsidR="001318EB" w:rsidRDefault="001318EB" w:rsidP="00E614F0">
      <w:pPr>
        <w:spacing w:line="276" w:lineRule="auto"/>
        <w:ind w:left="567"/>
      </w:pPr>
    </w:p>
    <w:p w14:paraId="155B27EA" w14:textId="77777777" w:rsidR="001318EB" w:rsidRPr="00BE56BB" w:rsidRDefault="001318EB" w:rsidP="00E614F0">
      <w:pPr>
        <w:spacing w:line="276" w:lineRule="auto"/>
        <w:ind w:left="567"/>
        <w:rPr>
          <w:b/>
          <w:bCs/>
        </w:rPr>
      </w:pPr>
      <w:r w:rsidRPr="00BE56BB">
        <w:rPr>
          <w:b/>
          <w:bCs/>
        </w:rPr>
        <w:t>Conclusion</w:t>
      </w:r>
    </w:p>
    <w:p w14:paraId="6516F972" w14:textId="13AACB89" w:rsidR="001318EB" w:rsidRDefault="001318EB" w:rsidP="00E614F0">
      <w:pPr>
        <w:spacing w:line="276" w:lineRule="auto"/>
        <w:ind w:left="567"/>
      </w:pPr>
      <w:r>
        <w:t xml:space="preserve">The burden of fragility fractures in ageing populations is high and increasing. There is a </w:t>
      </w:r>
      <w:r w:rsidR="006833B9">
        <w:t xml:space="preserve">substantial </w:t>
      </w:r>
      <w:r>
        <w:t xml:space="preserve">treatment gap so that most women at high risk of fracture are neither identified nor treated. This analysis suggests that a screening programme for fracture risk in older </w:t>
      </w:r>
      <w:r>
        <w:lastRenderedPageBreak/>
        <w:t xml:space="preserve">women in the UK could gain quality of life and life </w:t>
      </w:r>
      <w:proofErr w:type="gramStart"/>
      <w:r>
        <w:t>years, and</w:t>
      </w:r>
      <w:proofErr w:type="gramEnd"/>
      <w:r>
        <w:t xml:space="preserve"> reduce fracture costs </w:t>
      </w:r>
      <w:r w:rsidR="00261A49">
        <w:t xml:space="preserve">so as to more than </w:t>
      </w:r>
      <w:r>
        <w:t>offset the cost of running the programme.</w:t>
      </w:r>
    </w:p>
    <w:p w14:paraId="3D6C8885" w14:textId="77777777" w:rsidR="001318EB" w:rsidRPr="00BE56BB" w:rsidRDefault="001318EB" w:rsidP="00E614F0">
      <w:pPr>
        <w:spacing w:line="276" w:lineRule="auto"/>
        <w:ind w:left="567"/>
        <w:rPr>
          <w:b/>
          <w:bCs/>
        </w:rPr>
      </w:pPr>
      <w:r w:rsidRPr="00BE56BB">
        <w:rPr>
          <w:b/>
          <w:bCs/>
        </w:rPr>
        <w:t>Acknowledgements</w:t>
      </w:r>
    </w:p>
    <w:p w14:paraId="07BE24B2" w14:textId="77777777" w:rsidR="001318EB" w:rsidRDefault="001318EB" w:rsidP="00E614F0">
      <w:pPr>
        <w:spacing w:line="276" w:lineRule="auto"/>
        <w:ind w:left="567"/>
      </w:pPr>
      <w:r>
        <w:t>Ethical approval was obtained from the North Western - Haydock Research Ethics Committee of England in September 2007 (REC 07/H1010/70). The trial was registered on the International Standard Randomised Controlled Trial Register in June 2007 (ISRCTN 55814835). The Arthritis Research United Kingdom (ARUK), formerly the Arthritis Research Campaign (ARC), and the Medical Research Council (MRC) of the UK jointly funded this trial.</w:t>
      </w:r>
    </w:p>
    <w:p w14:paraId="249273FE" w14:textId="2B3A6A24" w:rsidR="001318EB" w:rsidRDefault="001318EB" w:rsidP="00E614F0">
      <w:pPr>
        <w:spacing w:line="276" w:lineRule="auto"/>
        <w:ind w:left="567"/>
      </w:pPr>
      <w:r w:rsidRPr="00BE56BB">
        <w:rPr>
          <w:b/>
          <w:bCs/>
        </w:rPr>
        <w:t>Disclosures</w:t>
      </w:r>
      <w:r>
        <w:t xml:space="preserve"> </w:t>
      </w:r>
    </w:p>
    <w:p w14:paraId="35A900D7" w14:textId="37845391" w:rsidR="00322EC1" w:rsidRDefault="00603F0A" w:rsidP="00E614F0">
      <w:pPr>
        <w:spacing w:line="276" w:lineRule="auto"/>
        <w:ind w:left="567"/>
      </w:pPr>
      <w:r w:rsidRPr="00603F0A">
        <w:t>C</w:t>
      </w:r>
      <w:r w:rsidR="00C30D2A">
        <w:t xml:space="preserve"> </w:t>
      </w:r>
      <w:r w:rsidRPr="00603F0A">
        <w:t>C</w:t>
      </w:r>
      <w:r w:rsidR="00C30D2A">
        <w:t>ooper</w:t>
      </w:r>
      <w:r w:rsidRPr="00603F0A">
        <w:t xml:space="preserve"> has received consultancy fees and honoraria from Amgen, Danone, Eli Lilly, GlaxoSmithKline, Medtronic, Merck, Nestlé, Novartis, </w:t>
      </w:r>
      <w:proofErr w:type="spellStart"/>
      <w:r w:rsidRPr="00603F0A">
        <w:t>Pfzer</w:t>
      </w:r>
      <w:proofErr w:type="spellEnd"/>
      <w:r w:rsidRPr="00603F0A">
        <w:t xml:space="preserve">, Roche, </w:t>
      </w:r>
      <w:proofErr w:type="spellStart"/>
      <w:r w:rsidRPr="00603F0A">
        <w:t>Servier</w:t>
      </w:r>
      <w:proofErr w:type="spellEnd"/>
      <w:r w:rsidRPr="00603F0A">
        <w:t>, Shire, Takeda, and UCB.</w:t>
      </w:r>
      <w:r w:rsidR="00C30D2A">
        <w:t xml:space="preserve"> </w:t>
      </w:r>
      <w:r w:rsidR="00E36321" w:rsidRPr="00E36321">
        <w:t>N</w:t>
      </w:r>
      <w:r w:rsidR="00E36321">
        <w:t xml:space="preserve"> </w:t>
      </w:r>
      <w:r w:rsidR="00E36321" w:rsidRPr="00E36321">
        <w:t>H</w:t>
      </w:r>
      <w:r w:rsidR="00E36321">
        <w:t>arvey</w:t>
      </w:r>
      <w:r w:rsidR="00E36321" w:rsidRPr="00E36321">
        <w:t xml:space="preserve"> has received consultancy, lecture fees, and honoraria from Alliance for Better Bone Health, Amgen, MSD, Eli Lilly, </w:t>
      </w:r>
      <w:proofErr w:type="spellStart"/>
      <w:r w:rsidR="00E36321" w:rsidRPr="00E36321">
        <w:t>Servier</w:t>
      </w:r>
      <w:proofErr w:type="spellEnd"/>
      <w:r w:rsidR="00E36321" w:rsidRPr="00E36321">
        <w:t xml:space="preserve">, Shire, UCB, </w:t>
      </w:r>
      <w:proofErr w:type="spellStart"/>
      <w:r w:rsidR="00E36321" w:rsidRPr="00E36321">
        <w:t>Consilient</w:t>
      </w:r>
      <w:proofErr w:type="spellEnd"/>
      <w:r w:rsidR="00E36321" w:rsidRPr="00E36321">
        <w:t xml:space="preserve"> Healthcare, and </w:t>
      </w:r>
      <w:proofErr w:type="spellStart"/>
      <w:r w:rsidR="00E36321" w:rsidRPr="00E36321">
        <w:t>Internis</w:t>
      </w:r>
      <w:proofErr w:type="spellEnd"/>
      <w:r w:rsidR="00E36321" w:rsidRPr="00E36321">
        <w:t xml:space="preserve"> Pharma </w:t>
      </w:r>
      <w:r w:rsidR="001318EB">
        <w:t xml:space="preserve">JA </w:t>
      </w:r>
      <w:proofErr w:type="spellStart"/>
      <w:r w:rsidR="001318EB">
        <w:t>Kanis</w:t>
      </w:r>
      <w:proofErr w:type="spellEnd"/>
      <w:r w:rsidR="001318EB">
        <w:t xml:space="preserve"> reports grants from UCB, Amgen and Radius Health outside the submitted work. </w:t>
      </w:r>
      <w:r w:rsidR="005B44CE" w:rsidRPr="005B44CE">
        <w:t>E</w:t>
      </w:r>
      <w:r w:rsidR="005B44CE">
        <w:t xml:space="preserve"> </w:t>
      </w:r>
      <w:r w:rsidR="005B44CE" w:rsidRPr="005B44CE">
        <w:t>M</w:t>
      </w:r>
      <w:r w:rsidR="005B44CE">
        <w:t>cCloskey</w:t>
      </w:r>
      <w:r w:rsidR="005B44CE" w:rsidRPr="005B44CE">
        <w:t xml:space="preserve"> has been, or currently is, an adviser or speaker for and has received research support from </w:t>
      </w:r>
      <w:proofErr w:type="spellStart"/>
      <w:r w:rsidR="005B44CE" w:rsidRPr="005B44CE">
        <w:t>ActiveSignal</w:t>
      </w:r>
      <w:proofErr w:type="spellEnd"/>
      <w:r w:rsidR="005B44CE" w:rsidRPr="005B44CE">
        <w:t xml:space="preserve">, Amgen, AstraZeneca, </w:t>
      </w:r>
      <w:proofErr w:type="spellStart"/>
      <w:r w:rsidR="005B44CE" w:rsidRPr="005B44CE">
        <w:t>Consilient</w:t>
      </w:r>
      <w:proofErr w:type="spellEnd"/>
      <w:r w:rsidR="005B44CE" w:rsidRPr="005B44CE">
        <w:t xml:space="preserve"> Healthcare, GlaxoSmithKline, Hologic, </w:t>
      </w:r>
      <w:proofErr w:type="spellStart"/>
      <w:r w:rsidR="005B44CE" w:rsidRPr="005B44CE">
        <w:t>Internis</w:t>
      </w:r>
      <w:proofErr w:type="spellEnd"/>
      <w:r w:rsidR="005B44CE" w:rsidRPr="005B44CE">
        <w:t xml:space="preserve">, Eli Lilly, Medtronic, Merck, Novartis, </w:t>
      </w:r>
      <w:proofErr w:type="spellStart"/>
      <w:r w:rsidR="005B44CE" w:rsidRPr="005B44CE">
        <w:t>Pfzer</w:t>
      </w:r>
      <w:proofErr w:type="spellEnd"/>
      <w:r w:rsidR="005B44CE" w:rsidRPr="005B44CE">
        <w:t xml:space="preserve">, Roche, </w:t>
      </w:r>
      <w:proofErr w:type="spellStart"/>
      <w:r w:rsidR="005B44CE" w:rsidRPr="005B44CE">
        <w:t>Sanof</w:t>
      </w:r>
      <w:proofErr w:type="spellEnd"/>
      <w:r w:rsidR="005B44CE" w:rsidRPr="005B44CE">
        <w:t xml:space="preserve">-Aventis, </w:t>
      </w:r>
      <w:proofErr w:type="spellStart"/>
      <w:r w:rsidR="005B44CE" w:rsidRPr="005B44CE">
        <w:t>Servier</w:t>
      </w:r>
      <w:proofErr w:type="spellEnd"/>
      <w:r w:rsidR="005B44CE" w:rsidRPr="005B44CE">
        <w:t xml:space="preserve">, </w:t>
      </w:r>
      <w:proofErr w:type="spellStart"/>
      <w:r w:rsidR="005B44CE" w:rsidRPr="005B44CE">
        <w:t>Synexus</w:t>
      </w:r>
      <w:proofErr w:type="spellEnd"/>
      <w:r w:rsidR="005B44CE" w:rsidRPr="005B44CE">
        <w:t xml:space="preserve">, Tethys, UCB, and Warner Chilcott; and has received research support from I3 </w:t>
      </w:r>
      <w:proofErr w:type="spellStart"/>
      <w:r w:rsidR="005B44CE" w:rsidRPr="005B44CE">
        <w:t>Innovus</w:t>
      </w:r>
      <w:proofErr w:type="spellEnd"/>
      <w:r w:rsidR="005B44CE" w:rsidRPr="005B44CE">
        <w:t xml:space="preserve">, International Osteoporosis Foundation, and Unilever. </w:t>
      </w:r>
      <w:r w:rsidR="001318EB">
        <w:t xml:space="preserve">E </w:t>
      </w:r>
      <w:r w:rsidR="001B631C" w:rsidRPr="001B631C">
        <w:t>Söreskog</w:t>
      </w:r>
      <w:r w:rsidR="001318EB">
        <w:t xml:space="preserve"> and F Borgström have previously consulted for companies marketing products for osteoporosis.</w:t>
      </w:r>
      <w:r w:rsidR="000D0E10">
        <w:t xml:space="preserve"> </w:t>
      </w:r>
      <w:r w:rsidR="00D559F5" w:rsidRPr="00D559F5">
        <w:t>T O’Neill has received consultancy fees from UCB and research support from A</w:t>
      </w:r>
      <w:r w:rsidR="000E56B7">
        <w:t>mgen</w:t>
      </w:r>
      <w:r w:rsidR="00D559F5" w:rsidRPr="00D559F5">
        <w:t xml:space="preserve"> outside the submitted work</w:t>
      </w:r>
      <w:r w:rsidR="000E56B7">
        <w:t>.</w:t>
      </w:r>
    </w:p>
    <w:p w14:paraId="21789B03" w14:textId="20E45DB3" w:rsidR="001318EB" w:rsidRDefault="00AB4C6A" w:rsidP="00E614F0">
      <w:pPr>
        <w:spacing w:line="276" w:lineRule="auto"/>
        <w:ind w:left="567"/>
      </w:pPr>
      <w:r w:rsidRPr="00AB4C6A">
        <w:t>S Clarke</w:t>
      </w:r>
      <w:r>
        <w:t>,</w:t>
      </w:r>
      <w:r w:rsidRPr="00AB4C6A">
        <w:t xml:space="preserve"> </w:t>
      </w:r>
      <w:r w:rsidR="000C3F69" w:rsidRPr="000C3F69">
        <w:t>I Harvey</w:t>
      </w:r>
      <w:r w:rsidR="00CE31B6">
        <w:t>,</w:t>
      </w:r>
      <w:r w:rsidR="000C3F69" w:rsidRPr="000C3F69">
        <w:t xml:space="preserve"> </w:t>
      </w:r>
      <w:r w:rsidR="00BA3F35">
        <w:t xml:space="preserve">R Holland, </w:t>
      </w:r>
      <w:r w:rsidR="00070560" w:rsidRPr="00070560">
        <w:t>A Howe</w:t>
      </w:r>
      <w:r w:rsidR="00070560">
        <w:t xml:space="preserve">, </w:t>
      </w:r>
      <w:r w:rsidR="00070560" w:rsidRPr="00070560">
        <w:t>H Johansson</w:t>
      </w:r>
      <w:r w:rsidR="00070560">
        <w:t>,</w:t>
      </w:r>
      <w:r w:rsidR="00070560" w:rsidRPr="00070560">
        <w:t xml:space="preserve"> T Marshall</w:t>
      </w:r>
      <w:r w:rsidR="00070560">
        <w:t xml:space="preserve">, </w:t>
      </w:r>
      <w:r w:rsidR="000D0E10">
        <w:t>T Peters, N Redmond</w:t>
      </w:r>
      <w:r w:rsidR="007404F6">
        <w:t>,</w:t>
      </w:r>
      <w:r w:rsidR="00CF0C1E" w:rsidRPr="00CF0C1E">
        <w:t xml:space="preserve"> L Shepstone </w:t>
      </w:r>
      <w:r w:rsidR="000D0E10">
        <w:t>have nothing to disclose.</w:t>
      </w:r>
    </w:p>
    <w:p w14:paraId="2ADF7D5C" w14:textId="77777777" w:rsidR="001318EB" w:rsidRPr="00B14BF1" w:rsidRDefault="001318EB" w:rsidP="001318EB">
      <w:pPr>
        <w:ind w:left="567"/>
        <w:rPr>
          <w:b/>
          <w:bCs/>
          <w:sz w:val="28"/>
          <w:szCs w:val="28"/>
        </w:rPr>
      </w:pPr>
      <w:r w:rsidRPr="00B14BF1">
        <w:rPr>
          <w:b/>
          <w:bCs/>
          <w:sz w:val="28"/>
          <w:szCs w:val="28"/>
        </w:rPr>
        <w:t>References</w:t>
      </w:r>
    </w:p>
    <w:p w14:paraId="3933D4C3" w14:textId="77777777" w:rsidR="00314CD1" w:rsidRPr="00314CD1" w:rsidRDefault="00561970" w:rsidP="00314CD1">
      <w:pPr>
        <w:pStyle w:val="EndNoteBibliography"/>
        <w:spacing w:after="0"/>
        <w:ind w:left="720" w:hanging="720"/>
      </w:pPr>
      <w:r w:rsidRPr="00534307">
        <w:rPr>
          <w:highlight w:val="yellow"/>
        </w:rPr>
        <w:fldChar w:fldCharType="begin"/>
      </w:r>
      <w:r w:rsidRPr="00534307">
        <w:rPr>
          <w:highlight w:val="yellow"/>
        </w:rPr>
        <w:instrText xml:space="preserve"> ADDIN EN.REFLIST </w:instrText>
      </w:r>
      <w:r w:rsidRPr="00534307">
        <w:rPr>
          <w:highlight w:val="yellow"/>
        </w:rPr>
        <w:fldChar w:fldCharType="separate"/>
      </w:r>
      <w:r w:rsidR="00314CD1" w:rsidRPr="00314CD1">
        <w:t>1.</w:t>
      </w:r>
      <w:r w:rsidR="00314CD1" w:rsidRPr="00314CD1">
        <w:tab/>
        <w:t>Svedbom, A, Hernlund, E, Ivergard, M, Compston, J, Cooper, C, Stenmark, J, McCloskey, EV, Jonsson, B, Kanis, JA, and IOF, EURPo (2013) Osteoporosis in the European Union: a compendium of country-specific reports. Arch Osteoporos 8: 137. doi:  10.1007/s11657-013-0137-0</w:t>
      </w:r>
    </w:p>
    <w:p w14:paraId="187BCBB2" w14:textId="77777777" w:rsidR="00314CD1" w:rsidRPr="00314CD1" w:rsidRDefault="00314CD1" w:rsidP="00314CD1">
      <w:pPr>
        <w:pStyle w:val="EndNoteBibliography"/>
        <w:spacing w:after="0"/>
        <w:ind w:left="720" w:hanging="720"/>
      </w:pPr>
      <w:r w:rsidRPr="00314CD1">
        <w:t>2.</w:t>
      </w:r>
      <w:r w:rsidRPr="00314CD1">
        <w:tab/>
        <w:t>Kanis, JA, Cooper, C, Rizzoli, R, Reginster, JY, on behalf of the Scientific Advisory Board of the European Society for, C, Economic Aspects of, O, the Committees of Scientific, A, and National Societies of the International Osteoporosis, F (2019) European guidance for the diagnosis and management of osteoporosis in postmenopausal women. Osteoporosis International 30(1): 3-44. doi:  10.1007/s00198-018-4704-5</w:t>
      </w:r>
    </w:p>
    <w:p w14:paraId="69A5221B" w14:textId="77777777" w:rsidR="00314CD1" w:rsidRPr="00314CD1" w:rsidRDefault="00314CD1" w:rsidP="00314CD1">
      <w:pPr>
        <w:pStyle w:val="EndNoteBibliography"/>
        <w:spacing w:after="0"/>
        <w:ind w:left="720" w:hanging="720"/>
      </w:pPr>
      <w:r w:rsidRPr="00314CD1">
        <w:t>3.</w:t>
      </w:r>
      <w:r w:rsidRPr="00314CD1">
        <w:tab/>
        <w:t>Kanis, JA, Borgstrom, F, Compston, J, Dreinhofer, K, Nolte, E, Jonsson, L, Lems, WF, McCloskey, EV, Rizzoli, R, and Stenmark, J (2013) SCOPE: a scorecard for osteoporosis in Europe. Arch Osteoporos 8: 144. doi:  10.1007/s11657-013-0144-1</w:t>
      </w:r>
    </w:p>
    <w:p w14:paraId="40B88518" w14:textId="77777777" w:rsidR="00314CD1" w:rsidRPr="00314CD1" w:rsidRDefault="00314CD1" w:rsidP="00314CD1">
      <w:pPr>
        <w:pStyle w:val="EndNoteBibliography"/>
        <w:spacing w:after="0"/>
        <w:ind w:left="720" w:hanging="720"/>
      </w:pPr>
      <w:r w:rsidRPr="00314CD1">
        <w:t>4.</w:t>
      </w:r>
      <w:r w:rsidRPr="00314CD1">
        <w:tab/>
        <w:t>Kanis, JA, Johnell, O, Oden, A, Johansson, H, and McCloskey, E (2008) FRAX and the assessment of fracture probability in men and women from the UK. Osteoporos Int 19(4): 385-97. doi:  10.1007/s00198-007-0543-5</w:t>
      </w:r>
    </w:p>
    <w:p w14:paraId="279D7712" w14:textId="77777777" w:rsidR="00314CD1" w:rsidRPr="00314CD1" w:rsidRDefault="00314CD1" w:rsidP="00314CD1">
      <w:pPr>
        <w:pStyle w:val="EndNoteBibliography"/>
        <w:spacing w:after="0"/>
        <w:ind w:left="720" w:hanging="720"/>
      </w:pPr>
      <w:r w:rsidRPr="00314CD1">
        <w:t>5.</w:t>
      </w:r>
      <w:r w:rsidRPr="00314CD1">
        <w:tab/>
        <w:t xml:space="preserve">Kanis, JA, Oden, A, Johnell, O, Johansson, H, De Laet, C, Brown, J, Burckhardt, P, Cooper, C, Christiansen, C, Cummings, S, Eisman, JA, Fujiwara, S, Gluer, C, Goltzman, D, Hans, D, Krieg, MA, La Croix, A, McCloskey, E, Mellstrom, D, Melton, LJ, 3rd, Pols, H, Reeve, J, Sanders, K, </w:t>
      </w:r>
      <w:r w:rsidRPr="00314CD1">
        <w:lastRenderedPageBreak/>
        <w:t>Schott, AM, Silman, A, Torgerson, D, van Staa, T, Watts, NB, and Yoshimura, N (2007) The use of clinical risk factors enhances the performance of BMD in the prediction of hip and osteoporotic fractures in men and women. Osteoporos Int 18(8): 1033-46. doi:  10.1007/s00198-007-0343-y</w:t>
      </w:r>
    </w:p>
    <w:p w14:paraId="682E16D6" w14:textId="77777777" w:rsidR="00314CD1" w:rsidRPr="00314CD1" w:rsidRDefault="00314CD1" w:rsidP="00314CD1">
      <w:pPr>
        <w:pStyle w:val="EndNoteBibliography"/>
        <w:spacing w:after="0"/>
        <w:ind w:left="720" w:hanging="720"/>
      </w:pPr>
      <w:r w:rsidRPr="00314CD1">
        <w:t>6.</w:t>
      </w:r>
      <w:r w:rsidRPr="00314CD1">
        <w:tab/>
        <w:t>National Institute for Health and Care Excellence (NICE). NICE clinical guideline 146. Osteoporosis: assessing the risk of fragility fracture. . of Medium] 2014 Last Update  [cited Access 2014.</w:t>
      </w:r>
    </w:p>
    <w:p w14:paraId="449117E3" w14:textId="77777777" w:rsidR="00314CD1" w:rsidRPr="00314CD1" w:rsidRDefault="00314CD1" w:rsidP="00314CD1">
      <w:pPr>
        <w:pStyle w:val="EndNoteBibliography"/>
        <w:spacing w:after="0"/>
        <w:ind w:left="720" w:hanging="720"/>
      </w:pPr>
      <w:r w:rsidRPr="00314CD1">
        <w:t>7.</w:t>
      </w:r>
      <w:r w:rsidRPr="00314CD1">
        <w:tab/>
        <w:t>Compston, J, Cooper, A, Cooper, C, Gittoes, N, Gregson, C, Harvey, N, Hope, S, Kanis, JA, McCloskey, EV, Poole, KES, Reid, DM, Selby, P, Thompson, F, Thurston, A, Vine, N, and National Osteoporosis Guideline, G (2017) UK clinical guideline for the prevention and treatment of osteoporosis. Arch Osteoporos 12(1): 43. doi:  10.1007/s11657-017-0324-5</w:t>
      </w:r>
    </w:p>
    <w:p w14:paraId="5AE4C6D7" w14:textId="77777777" w:rsidR="00314CD1" w:rsidRPr="00314CD1" w:rsidRDefault="00314CD1" w:rsidP="00314CD1">
      <w:pPr>
        <w:pStyle w:val="EndNoteBibliography"/>
        <w:spacing w:after="0"/>
        <w:ind w:left="720" w:hanging="720"/>
      </w:pPr>
      <w:r w:rsidRPr="00314CD1">
        <w:t>8.</w:t>
      </w:r>
      <w:r w:rsidRPr="00314CD1">
        <w:tab/>
        <w:t>Shepstone, L, Lenaghan, E, Cooper, C, Clarke, S, Fong-Soe-Khioe, R, Fordham, R, Gittoes, N, Harvey, I, Harvey, N, Heawood, A, Holland, R, Howe, A, Kanis, J, Marshall, T, O'Neill, T, Peters, T, Redmond, N, Torgerson, D, Turner, D, McCloskey, E, and Team, SS (2018) Screening in the community to reduce fractures in older women (SCOOP): a randomised controlled trial. Lancet 391(10122): 741-747. doi:  10.1016/S0140-6736(17)32640-5</w:t>
      </w:r>
    </w:p>
    <w:p w14:paraId="35626A2F" w14:textId="77777777" w:rsidR="00314CD1" w:rsidRPr="00314CD1" w:rsidRDefault="00314CD1" w:rsidP="00314CD1">
      <w:pPr>
        <w:pStyle w:val="EndNoteBibliography"/>
        <w:spacing w:after="0"/>
        <w:ind w:left="720" w:hanging="720"/>
      </w:pPr>
      <w:r w:rsidRPr="00314CD1">
        <w:t>9.</w:t>
      </w:r>
      <w:r w:rsidRPr="00314CD1">
        <w:tab/>
        <w:t>Turner, DA, Khioe, RFS, Shepstone, L, Lenaghan, E, Cooper, C, Gittoes, N, Harvey, NC, Holland, R, Howe, A, McCloskey, E, O'Neill, TW, Torgerson, D, Fordham, R, and Scoop Study Team (2018) The Cost-Effectiveness of Screening in the Community to Reduce Osteoporotic Fractures in Older Women in the UK: Economic Evaluation of the SCOOP Study. J Bone Miner Res 33(5): 845-851. doi:  10.1002/jbmr.3381</w:t>
      </w:r>
    </w:p>
    <w:p w14:paraId="358756C3" w14:textId="77777777" w:rsidR="00314CD1" w:rsidRPr="00314CD1" w:rsidRDefault="00314CD1" w:rsidP="00314CD1">
      <w:pPr>
        <w:pStyle w:val="EndNoteBibliography"/>
        <w:spacing w:after="0"/>
        <w:ind w:left="720" w:hanging="720"/>
      </w:pPr>
      <w:r w:rsidRPr="00314CD1">
        <w:t>10.</w:t>
      </w:r>
      <w:r w:rsidRPr="00314CD1">
        <w:tab/>
        <w:t>Strom, O, Borgstrom, F, Sen, SS, Boonen, S, Haentjens, P, Johnell, O, and Kanis, JA (2007) Cost-effectiveness of alendronate in the treatment of postmenopausal women in 9 European countries--an economic evaluation based on the fracture intervention trial. Osteoporos Int 18(8): 1047-61. doi:  10.1007/s00198-007-0349-5</w:t>
      </w:r>
    </w:p>
    <w:p w14:paraId="3E9E9938" w14:textId="77777777" w:rsidR="00314CD1" w:rsidRPr="00314CD1" w:rsidRDefault="00314CD1" w:rsidP="00314CD1">
      <w:pPr>
        <w:pStyle w:val="EndNoteBibliography"/>
        <w:spacing w:after="0"/>
        <w:ind w:left="720" w:hanging="720"/>
      </w:pPr>
      <w:r w:rsidRPr="00314CD1">
        <w:t>11.</w:t>
      </w:r>
      <w:r w:rsidRPr="00314CD1">
        <w:tab/>
        <w:t>Borgstrom, F, Jonsson, B, Strom, O, and Kanis, JA (2006) An economic evaluation of strontium ranelate in the treatment of osteoporosis in a Swedish setting: based on the results of the SOTI and TROPOS trials. Osteoporos Int 17(12): 1781-93. doi:  10.1007/s00198-006-0193-z</w:t>
      </w:r>
    </w:p>
    <w:p w14:paraId="48B3B765" w14:textId="77777777" w:rsidR="00314CD1" w:rsidRPr="00314CD1" w:rsidRDefault="00314CD1" w:rsidP="00314CD1">
      <w:pPr>
        <w:pStyle w:val="EndNoteBibliography"/>
        <w:spacing w:after="0"/>
        <w:ind w:left="720" w:hanging="720"/>
      </w:pPr>
      <w:r w:rsidRPr="00314CD1">
        <w:t>12.</w:t>
      </w:r>
      <w:r w:rsidRPr="00314CD1">
        <w:tab/>
        <w:t>Jonsson, B, Strom, O, Eisman, JA, Papaioannou, A, Siris, ES, Tosteson, A, and Kanis, JA (2011) Cost-effectiveness of Denosumab for the treatment of postmenopausal osteoporosis. Osteoporos Int 22(3): 967-82. doi:  10.1007/s00198-010-1424-x</w:t>
      </w:r>
    </w:p>
    <w:p w14:paraId="0B6DF19F" w14:textId="77777777" w:rsidR="00314CD1" w:rsidRPr="00314CD1" w:rsidRDefault="00314CD1" w:rsidP="00314CD1">
      <w:pPr>
        <w:pStyle w:val="EndNoteBibliography"/>
        <w:spacing w:after="0"/>
        <w:ind w:left="720" w:hanging="720"/>
      </w:pPr>
      <w:r w:rsidRPr="00314CD1">
        <w:t>13.</w:t>
      </w:r>
      <w:r w:rsidRPr="00314CD1">
        <w:tab/>
        <w:t>Gutierrez, L, Roskell, N, Castellsague, J, Beard, S, Rycroft, C, Abeysinghe, S, Shannon, P, Gitlin, M, and Robbins, S (2012) Clinical burden and incremental cost of fractures in postmenopausal women in the United Kingdom. Bone 51(3): 324-31. doi:  10.1016/j.bone.2012.05.020</w:t>
      </w:r>
    </w:p>
    <w:p w14:paraId="7D829B8E" w14:textId="77777777" w:rsidR="00314CD1" w:rsidRPr="00314CD1" w:rsidRDefault="00314CD1" w:rsidP="00314CD1">
      <w:pPr>
        <w:pStyle w:val="EndNoteBibliography"/>
        <w:spacing w:after="0"/>
        <w:ind w:left="720" w:hanging="720"/>
      </w:pPr>
      <w:r w:rsidRPr="00314CD1">
        <w:t>14.</w:t>
      </w:r>
      <w:r w:rsidRPr="00314CD1">
        <w:tab/>
        <w:t>Gutierrez, L, Roskell, N, Castellsague, J, Beard, S, Rycroft, C, Abeysinghe, S, Shannon, P, Robbins, S, and Gitlin, M (2011) Study of the incremental cost and clinical burden of hip fractures in postmenopausal women in the United Kingdom. J Med Econ 14(1): 99-107. doi:  10.3111/13696998.2010.547967</w:t>
      </w:r>
    </w:p>
    <w:p w14:paraId="30360F49" w14:textId="77777777" w:rsidR="00314CD1" w:rsidRPr="00314CD1" w:rsidRDefault="00314CD1" w:rsidP="00314CD1">
      <w:pPr>
        <w:pStyle w:val="EndNoteBibliography"/>
        <w:spacing w:after="0"/>
        <w:ind w:left="720" w:hanging="720"/>
      </w:pPr>
      <w:r w:rsidRPr="00314CD1">
        <w:t>15.</w:t>
      </w:r>
      <w:r w:rsidRPr="00314CD1">
        <w:tab/>
        <w:t>Szende, A, Janssen, B, and Cabases, J, Self-Reported Population Health: An International Perspective based on EQ-5D. 2014: Springer Netherlands.</w:t>
      </w:r>
    </w:p>
    <w:p w14:paraId="7D0D54BF" w14:textId="77777777" w:rsidR="00314CD1" w:rsidRPr="00314CD1" w:rsidRDefault="00314CD1" w:rsidP="00314CD1">
      <w:pPr>
        <w:pStyle w:val="EndNoteBibliography"/>
        <w:spacing w:after="0"/>
        <w:ind w:left="720" w:hanging="720"/>
      </w:pPr>
      <w:r w:rsidRPr="00314CD1">
        <w:t>16.</w:t>
      </w:r>
      <w:r w:rsidRPr="00314CD1">
        <w:tab/>
        <w:t>Kanis, JA, Johansson, H, Oden, A, Harvey, NC, Gudnason, V, Sanders, KM, Sigurdsson, G, Siggeirsdottir, K, Fitzpatrick, LA, Borgstrom, F, and McCloskey, EV (2018) Characteristics of recurrent fractures. Osteoporos Int 29(8): 1747-1757. doi:  10.1007/s00198-018-4502-0</w:t>
      </w:r>
    </w:p>
    <w:p w14:paraId="607CAF6D" w14:textId="6BD9ECDB" w:rsidR="00314CD1" w:rsidRPr="00314CD1" w:rsidRDefault="00314CD1" w:rsidP="00314CD1">
      <w:pPr>
        <w:pStyle w:val="EndNoteBibliography"/>
        <w:spacing w:after="0"/>
        <w:ind w:left="720" w:hanging="720"/>
      </w:pPr>
      <w:r w:rsidRPr="00314CD1">
        <w:t>17.</w:t>
      </w:r>
      <w:r w:rsidRPr="00314CD1">
        <w:tab/>
        <w:t xml:space="preserve">Dataset: National life tables: Great Britain (2014-2016).  Accessed 2018-11-27]; Available from: </w:t>
      </w:r>
      <w:hyperlink r:id="rId9" w:history="1">
        <w:r w:rsidRPr="00314CD1">
          <w:rPr>
            <w:rStyle w:val="Hyperlink"/>
          </w:rPr>
          <w:t>https://www.ons.gov.uk/peoplepopulationandcommunity/birthsdeathsandmarriages/lifeexpectancies/datasets/nationallifetablesgreatbritainreferencetables</w:t>
        </w:r>
      </w:hyperlink>
      <w:r w:rsidRPr="00314CD1">
        <w:t>.</w:t>
      </w:r>
    </w:p>
    <w:p w14:paraId="2A095184" w14:textId="77777777" w:rsidR="00314CD1" w:rsidRPr="00314CD1" w:rsidRDefault="00314CD1" w:rsidP="00314CD1">
      <w:pPr>
        <w:pStyle w:val="EndNoteBibliography"/>
        <w:spacing w:after="0"/>
        <w:ind w:left="720" w:hanging="720"/>
      </w:pPr>
      <w:r w:rsidRPr="00314CD1">
        <w:t>18.</w:t>
      </w:r>
      <w:r w:rsidRPr="00314CD1">
        <w:tab/>
        <w:t>Parker, MJ and Anand, JK (1991) What is the true mortality of hip fractures? Public Health 105(6): 443-6.</w:t>
      </w:r>
    </w:p>
    <w:p w14:paraId="0F029E42" w14:textId="77777777" w:rsidR="00314CD1" w:rsidRPr="00314CD1" w:rsidRDefault="00314CD1" w:rsidP="00314CD1">
      <w:pPr>
        <w:pStyle w:val="EndNoteBibliography"/>
        <w:spacing w:after="0"/>
        <w:ind w:left="720" w:hanging="720"/>
      </w:pPr>
      <w:r w:rsidRPr="00314CD1">
        <w:lastRenderedPageBreak/>
        <w:t>19.</w:t>
      </w:r>
      <w:r w:rsidRPr="00314CD1">
        <w:tab/>
        <w:t>Kanis, JA, Oden, A, Johnell, O, De Laet, C, Jonsson, B, and Oglesby, AK (2003) The components of excess mortality after hip fracture. Bone 32(5): 468-73.</w:t>
      </w:r>
    </w:p>
    <w:p w14:paraId="69638CF9" w14:textId="1B957E59" w:rsidR="00314CD1" w:rsidRPr="00314CD1" w:rsidRDefault="00314CD1" w:rsidP="00314CD1">
      <w:pPr>
        <w:pStyle w:val="EndNoteBibliography"/>
        <w:spacing w:after="0"/>
        <w:ind w:left="720" w:hanging="720"/>
      </w:pPr>
      <w:r w:rsidRPr="00314CD1">
        <w:t>20.</w:t>
      </w:r>
      <w:r w:rsidRPr="00314CD1">
        <w:tab/>
        <w:t xml:space="preserve">National Institute for Health and Care Excellence (NICE), Guide to the methods of technology appraisal 2013: </w:t>
      </w:r>
      <w:hyperlink r:id="rId10" w:history="1">
        <w:r w:rsidRPr="00314CD1">
          <w:rPr>
            <w:rStyle w:val="Hyperlink"/>
          </w:rPr>
          <w:t>https://www.nice.org.uk/process/pmg9/chapter/foreword</w:t>
        </w:r>
      </w:hyperlink>
      <w:r w:rsidRPr="00314CD1">
        <w:t>.</w:t>
      </w:r>
    </w:p>
    <w:p w14:paraId="61EB511C" w14:textId="77777777" w:rsidR="00314CD1" w:rsidRPr="00314CD1" w:rsidRDefault="00314CD1" w:rsidP="00314CD1">
      <w:pPr>
        <w:pStyle w:val="EndNoteBibliography"/>
        <w:spacing w:after="0"/>
        <w:ind w:left="720" w:hanging="720"/>
      </w:pPr>
      <w:r w:rsidRPr="00314CD1">
        <w:t>21.</w:t>
      </w:r>
      <w:r w:rsidRPr="00314CD1">
        <w:tab/>
        <w:t>Abrahamsen, B, Eiken, P, Prieto-Alhambra, D, and Eastell, R (2016) Risk of hip, subtrochanteric, and femoral shaft fractures among mid and long term users of alendronate: nationwide cohort and nested case-control study. BMJ 353: i3365. doi:  10.1136/bmj.i3365</w:t>
      </w:r>
    </w:p>
    <w:p w14:paraId="38841AEE" w14:textId="77777777" w:rsidR="00314CD1" w:rsidRPr="00314CD1" w:rsidRDefault="00314CD1" w:rsidP="00314CD1">
      <w:pPr>
        <w:pStyle w:val="EndNoteBibliography"/>
        <w:spacing w:after="0"/>
        <w:ind w:left="720" w:hanging="720"/>
      </w:pPr>
      <w:r w:rsidRPr="00314CD1">
        <w:t>22.</w:t>
      </w:r>
      <w:r w:rsidRPr="00314CD1">
        <w:tab/>
        <w:t>Black, DM, Schwartz, AV, Ensrud, KE, Cauley, JA, Levis, S, Quandt, SA, Satterfield, S, Wallace, RB, Bauer, DC, Palermo, L, Wehren, LE, Lombardi, A, Santora, AC, Cummings, SR, and Group, FR (2006) Effects of continuing or stopping alendronate after 5 years of treatment: the Fracture Intervention Trial Long-term Extension (FLEX): a randomized trial. JAMA 296(24): 2927-38. doi:  10.1001/jama.296.24.2927</w:t>
      </w:r>
    </w:p>
    <w:p w14:paraId="11047CF9" w14:textId="77777777" w:rsidR="00314CD1" w:rsidRPr="00314CD1" w:rsidRDefault="00314CD1" w:rsidP="00314CD1">
      <w:pPr>
        <w:pStyle w:val="EndNoteBibliography"/>
        <w:spacing w:after="0"/>
        <w:ind w:left="720" w:hanging="720"/>
      </w:pPr>
      <w:r w:rsidRPr="00314CD1">
        <w:t>23.</w:t>
      </w:r>
      <w:r w:rsidRPr="00314CD1">
        <w:tab/>
        <w:t>Ensrud, KE, Barrett-Connor, EL, Schwartz, A, Santora, AC, Bauer, DC, Suryawanshi, S, Feldstein, A, Haskell, WL, Hochberg, MC, Torner, JC, Lombardi, A, Black, DM, and Fracture Intervention Trial Long-Term Extension Research, G (2004) Randomized trial of effect of alendronate continuation versus discontinuation in women with low BMD: results from the Fracture Intervention Trial long-term extension. J Bone Miner Res 19(8): 1259-69. doi:  10.1359/JBMR.040326</w:t>
      </w:r>
    </w:p>
    <w:p w14:paraId="5D010175" w14:textId="77777777" w:rsidR="00314CD1" w:rsidRPr="00314CD1" w:rsidRDefault="00314CD1" w:rsidP="00314CD1">
      <w:pPr>
        <w:pStyle w:val="EndNoteBibliography"/>
        <w:spacing w:after="0"/>
        <w:ind w:left="720" w:hanging="720"/>
      </w:pPr>
      <w:r w:rsidRPr="00314CD1">
        <w:t>24.</w:t>
      </w:r>
      <w:r w:rsidRPr="00314CD1">
        <w:tab/>
        <w:t>Adams, AL, Adams, JL, Raebel, MA, Tang, BT, Kuntz, JL, Vijayadeva, V, McGlynn, EA, and Gozansky, WS (2018) Bisphosphonate Drug Holiday and Fracture Risk: A Population-Based Cohort Study. J Bone Miner Res 33(7): 1252-1259. doi:  10.1002/jbmr.3420</w:t>
      </w:r>
    </w:p>
    <w:p w14:paraId="52C4D198" w14:textId="77777777" w:rsidR="00314CD1" w:rsidRPr="00314CD1" w:rsidRDefault="00314CD1" w:rsidP="00314CD1">
      <w:pPr>
        <w:pStyle w:val="EndNoteBibliography"/>
        <w:spacing w:after="0"/>
        <w:ind w:left="720" w:hanging="720"/>
      </w:pPr>
      <w:r w:rsidRPr="00314CD1">
        <w:t>25.</w:t>
      </w:r>
      <w:r w:rsidRPr="00314CD1">
        <w:tab/>
        <w:t>Adler, RA, El-Hajj Fuleihan, G, Bauer, DC, Camacho, PM, Clarke, BL, Clines, GA, Compston, JE, Drake, MT, Edwards, BJ, Favus, MJ, Greenspan, SL, McKinney, R, Jr., Pignolo, RJ, and Sellmeyer, DE (2016) Managing Osteoporosis in Patients on Long-Term Bisphosphonate Treatment: Report of a Task Force of the American Society for Bone and Mineral Research. J Bone Miner Res 31(1): 16-35. doi:  10.1002/jbmr.2708</w:t>
      </w:r>
    </w:p>
    <w:p w14:paraId="41530916" w14:textId="77777777" w:rsidR="00314CD1" w:rsidRPr="00314CD1" w:rsidRDefault="00314CD1" w:rsidP="00314CD1">
      <w:pPr>
        <w:pStyle w:val="EndNoteBibliography"/>
        <w:spacing w:after="0"/>
        <w:ind w:left="720" w:hanging="720"/>
      </w:pPr>
      <w:r w:rsidRPr="00314CD1">
        <w:t>26.</w:t>
      </w:r>
      <w:r w:rsidRPr="00314CD1">
        <w:tab/>
        <w:t>McClung, M, Harris, ST, Miller, PD, Bauer, DC, Davison, KS, Dian, L, Hanley, DA, Kendler, DL, Yuen, CK, and Lewiecki, EM (2013) Bisphosphonate therapy for osteoporosis: benefits, risks, and drug holiday. Am J Med 126(1): 13-20. doi:  10.1016/j.amjmed.2012.06.023</w:t>
      </w:r>
    </w:p>
    <w:p w14:paraId="35F62125" w14:textId="77777777" w:rsidR="00314CD1" w:rsidRPr="00314CD1" w:rsidRDefault="00314CD1" w:rsidP="00314CD1">
      <w:pPr>
        <w:pStyle w:val="EndNoteBibliography"/>
        <w:spacing w:after="0"/>
        <w:ind w:left="720" w:hanging="720"/>
      </w:pPr>
      <w:r w:rsidRPr="00314CD1">
        <w:t>27.</w:t>
      </w:r>
      <w:r w:rsidRPr="00314CD1">
        <w:tab/>
        <w:t>Curtis, JR, Westfall, AO, Cheng, H, Delzell, E, and Saag, KG (2008) Risk of hip fracture after bisphosphonate discontinuation: implications for a drug holiday. Osteoporos Int 19(11): 1613-20. doi:  10.1007/s00198-008-0604-4</w:t>
      </w:r>
    </w:p>
    <w:p w14:paraId="5EA65E3C" w14:textId="77777777" w:rsidR="00314CD1" w:rsidRPr="00314CD1" w:rsidRDefault="00314CD1" w:rsidP="00314CD1">
      <w:pPr>
        <w:pStyle w:val="EndNoteBibliography"/>
        <w:spacing w:after="0"/>
        <w:ind w:left="720" w:hanging="720"/>
      </w:pPr>
      <w:r w:rsidRPr="00314CD1">
        <w:t>28.</w:t>
      </w:r>
      <w:r w:rsidRPr="00314CD1">
        <w:tab/>
        <w:t>Jonsson, B, Kanis, J, Dawson, A, Oden, A, and Johnell, O (1999) Effect and offset of effect of treatments for hip fracture on health outcomes. Osteoporos Int 10(3): 193-9. doi:  10.1007/s001980050215</w:t>
      </w:r>
    </w:p>
    <w:p w14:paraId="225AD47F" w14:textId="77777777" w:rsidR="00314CD1" w:rsidRPr="00314CD1" w:rsidRDefault="00314CD1" w:rsidP="00314CD1">
      <w:pPr>
        <w:pStyle w:val="EndNoteBibliography"/>
        <w:spacing w:after="0"/>
        <w:ind w:left="720" w:hanging="720"/>
      </w:pPr>
      <w:r w:rsidRPr="00314CD1">
        <w:t>29.</w:t>
      </w:r>
      <w:r w:rsidRPr="00314CD1">
        <w:tab/>
        <w:t>Edelman, D, Olsen, MK, Dudley, TK, Harris, AC, and Oddone, EZ (2002) Impact of diabetes screening on quality of life. Diabetes Care 25(6): 1022-6. doi:  10.2337/diacare.25.6.1022</w:t>
      </w:r>
    </w:p>
    <w:p w14:paraId="4DE86117" w14:textId="77777777" w:rsidR="00314CD1" w:rsidRPr="00314CD1" w:rsidRDefault="00314CD1" w:rsidP="00314CD1">
      <w:pPr>
        <w:pStyle w:val="EndNoteBibliography"/>
        <w:spacing w:after="0"/>
        <w:ind w:left="720" w:hanging="720"/>
      </w:pPr>
      <w:r w:rsidRPr="00314CD1">
        <w:t>30.</w:t>
      </w:r>
      <w:r w:rsidRPr="00314CD1">
        <w:tab/>
        <w:t>Collins, RE, Lopez, LM, and Marteau, TM (2011) Emotional impact of screening: a systematic review and meta-analysis. BMC Public Health 11: 603. doi:  10.1186/1471-2458-11-603</w:t>
      </w:r>
    </w:p>
    <w:p w14:paraId="45CADEC8" w14:textId="77777777" w:rsidR="00314CD1" w:rsidRPr="00314CD1" w:rsidRDefault="00314CD1" w:rsidP="00314CD1">
      <w:pPr>
        <w:pStyle w:val="EndNoteBibliography"/>
        <w:spacing w:after="0"/>
        <w:ind w:left="720" w:hanging="720"/>
      </w:pPr>
      <w:r w:rsidRPr="00314CD1">
        <w:t>31.</w:t>
      </w:r>
      <w:r w:rsidRPr="00314CD1">
        <w:tab/>
        <w:t>Torgerson, DJ, Thomas, RE, Campbell, MK, and Reid, DM (1997) Randomized trial of osteoporosis screening. Use of hormone replacement therapy and quality-of-life results. Arch Intern Med 157(18): 2121-5. doi:  10.1001/archinte.157.18.2121</w:t>
      </w:r>
    </w:p>
    <w:p w14:paraId="33B68087" w14:textId="77777777" w:rsidR="00314CD1" w:rsidRPr="00314CD1" w:rsidRDefault="00314CD1" w:rsidP="00314CD1">
      <w:pPr>
        <w:pStyle w:val="EndNoteBibliography"/>
        <w:spacing w:after="0"/>
        <w:ind w:left="720" w:hanging="720"/>
      </w:pPr>
      <w:r w:rsidRPr="00314CD1">
        <w:t>32.</w:t>
      </w:r>
      <w:r w:rsidRPr="00314CD1">
        <w:tab/>
        <w:t>Barr, RJ, Stewart, A, Torgerson, DJ, and Reid, DM (2010) Population screening for osteoporosis risk: a randomised control trial of medication use and fracture risk. Osteoporos Int 21(4): 561-8. doi:  10.1007/s00198-009-1007-x</w:t>
      </w:r>
    </w:p>
    <w:p w14:paraId="2E471809" w14:textId="2C63E861" w:rsidR="00314CD1" w:rsidRPr="00314CD1" w:rsidRDefault="00314CD1" w:rsidP="00314CD1">
      <w:pPr>
        <w:pStyle w:val="EndNoteBibliography"/>
        <w:spacing w:after="0"/>
        <w:ind w:left="720" w:hanging="720"/>
      </w:pPr>
      <w:r w:rsidRPr="00314CD1">
        <w:t>33.</w:t>
      </w:r>
      <w:r w:rsidRPr="00314CD1">
        <w:tab/>
        <w:t xml:space="preserve">Peto L. and Allaby M. Screening for osteoporosis in postmenopausal women.  A report for the UK National Screening Committee. of Medium] 2013 Last Update  [cited Access 2013; Available from: </w:t>
      </w:r>
      <w:hyperlink r:id="rId11" w:history="1">
        <w:r w:rsidRPr="00314CD1">
          <w:rPr>
            <w:rStyle w:val="Hyperlink"/>
          </w:rPr>
          <w:t>https://legacyscreening.phe.org.uk/policydb_download.php?doc=270</w:t>
        </w:r>
      </w:hyperlink>
      <w:r w:rsidRPr="00314CD1">
        <w:t>.</w:t>
      </w:r>
    </w:p>
    <w:p w14:paraId="740F26E9" w14:textId="77777777" w:rsidR="00314CD1" w:rsidRPr="00314CD1" w:rsidRDefault="00314CD1" w:rsidP="00314CD1">
      <w:pPr>
        <w:pStyle w:val="EndNoteBibliography"/>
        <w:spacing w:after="0"/>
        <w:ind w:left="720" w:hanging="720"/>
      </w:pPr>
      <w:r w:rsidRPr="00314CD1">
        <w:t>34.</w:t>
      </w:r>
      <w:r w:rsidRPr="00314CD1">
        <w:tab/>
        <w:t>Hoiberg, MP, Rubin, KH, Holmberg, T, Rothmann, MJ, Moller, S, Gram, J, Bech, M, Brixen, K, and Hermann, AP (2019) Use of antiosteoporotic medication in the Danish ROSE population-based screening study. Osteoporos Int 30(6): 1223-1233. doi:  10.1007/s00198-019-04934-7</w:t>
      </w:r>
    </w:p>
    <w:p w14:paraId="3515AFF3" w14:textId="77777777" w:rsidR="00314CD1" w:rsidRPr="00314CD1" w:rsidRDefault="00314CD1" w:rsidP="00314CD1">
      <w:pPr>
        <w:pStyle w:val="EndNoteBibliography"/>
        <w:spacing w:after="0"/>
        <w:ind w:left="720" w:hanging="720"/>
      </w:pPr>
      <w:r w:rsidRPr="00314CD1">
        <w:lastRenderedPageBreak/>
        <w:t>35.</w:t>
      </w:r>
      <w:r w:rsidRPr="00314CD1">
        <w:tab/>
        <w:t>Rubin, KH, Rothmann, MJ, Holmberg, T, Hoiberg, M, Moller, S, Barkmann, R, Gluer, CC, Hermann, AP, Bech, M, Gram, J, and Brixen, K (2018) Effectiveness of a two-step population-based osteoporosis screening program using FRAX: the randomized Risk-stratified Osteoporosis Strategy Evaluation (ROSE) study. Osteoporos Int 29(3): 567-578. doi:  10.1007/s00198-017-4326-3</w:t>
      </w:r>
    </w:p>
    <w:p w14:paraId="5E2906E2" w14:textId="77777777" w:rsidR="00314CD1" w:rsidRPr="00314CD1" w:rsidRDefault="00314CD1" w:rsidP="00314CD1">
      <w:pPr>
        <w:pStyle w:val="EndNoteBibliography"/>
        <w:spacing w:after="0"/>
        <w:ind w:left="720" w:hanging="720"/>
      </w:pPr>
      <w:r w:rsidRPr="00314CD1">
        <w:t>36.</w:t>
      </w:r>
      <w:r w:rsidRPr="00314CD1">
        <w:tab/>
        <w:t>Rothmann, MJ, Moller, S, Holmberg, T, Hojberg, M, Gram, J, Bech, M, Brixen, K, Hermann, AP, Gluer, CC, Barkmann, R, and Rubin, KH (2017) Non-participation in systematic screening for osteoporosis-the ROSE trial. Osteoporos Int 28(12): 3389-3399. doi:  10.1007/s00198-017-4205-y</w:t>
      </w:r>
    </w:p>
    <w:p w14:paraId="50742A68" w14:textId="77777777" w:rsidR="00314CD1" w:rsidRPr="00314CD1" w:rsidRDefault="00314CD1" w:rsidP="00314CD1">
      <w:pPr>
        <w:pStyle w:val="EndNoteBibliography"/>
        <w:ind w:left="720" w:hanging="720"/>
      </w:pPr>
      <w:r w:rsidRPr="00314CD1">
        <w:t>37.</w:t>
      </w:r>
      <w:r w:rsidRPr="00314CD1">
        <w:tab/>
        <w:t>Muller, D, Pulm, J, and Gandjour, A (2012) Cost-effectiveness of different strategies for selecting and treating individuals at increased risk of osteoporosis or osteopenia: a systematic review. Value Health 15(2): 284-98. doi:  10.1016/j.jval.2011.11.030</w:t>
      </w:r>
    </w:p>
    <w:p w14:paraId="28610AE5" w14:textId="200A9148" w:rsidR="001318EB" w:rsidRDefault="00561970" w:rsidP="00534307">
      <w:pPr>
        <w:spacing w:after="120" w:line="240" w:lineRule="auto"/>
        <w:ind w:left="1134" w:hanging="567"/>
      </w:pPr>
      <w:r w:rsidRPr="00534307">
        <w:rPr>
          <w:highlight w:val="yellow"/>
        </w:rPr>
        <w:fldChar w:fldCharType="end"/>
      </w:r>
    </w:p>
    <w:sectPr w:rsidR="001318EB" w:rsidSect="007364A7">
      <w:headerReference w:type="even" r:id="rId12"/>
      <w:headerReference w:type="default" r:id="rId13"/>
      <w:footerReference w:type="even" r:id="rId14"/>
      <w:footerReference w:type="default" r:id="rId15"/>
      <w:headerReference w:type="first" r:id="rId16"/>
      <w:footerReference w:type="firs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A8F4AB" w14:textId="77777777" w:rsidR="00997946" w:rsidRDefault="00997946" w:rsidP="009A1924">
      <w:pPr>
        <w:spacing w:after="0" w:line="240" w:lineRule="auto"/>
      </w:pPr>
      <w:r>
        <w:separator/>
      </w:r>
    </w:p>
  </w:endnote>
  <w:endnote w:type="continuationSeparator" w:id="0">
    <w:p w14:paraId="3DC7AE36" w14:textId="77777777" w:rsidR="00997946" w:rsidRDefault="00997946" w:rsidP="009A19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3ACFCD" w14:textId="77777777" w:rsidR="00BF4D7B" w:rsidRDefault="00BF4D7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78208159"/>
      <w:docPartObj>
        <w:docPartGallery w:val="Page Numbers (Bottom of Page)"/>
        <w:docPartUnique/>
      </w:docPartObj>
    </w:sdtPr>
    <w:sdtEndPr>
      <w:rPr>
        <w:noProof/>
      </w:rPr>
    </w:sdtEndPr>
    <w:sdtContent>
      <w:p w14:paraId="72F6E472" w14:textId="77777777" w:rsidR="00BF4D7B" w:rsidRDefault="00BF4D7B">
        <w:pPr>
          <w:pStyle w:val="Footer"/>
          <w:jc w:val="right"/>
        </w:pPr>
        <w:r>
          <w:fldChar w:fldCharType="begin"/>
        </w:r>
        <w:r>
          <w:instrText xml:space="preserve"> PAGE   \* MERGEFORMAT </w:instrText>
        </w:r>
        <w:r>
          <w:fldChar w:fldCharType="separate"/>
        </w:r>
        <w:r>
          <w:rPr>
            <w:noProof/>
          </w:rPr>
          <w:t>10</w:t>
        </w:r>
        <w:r>
          <w:rPr>
            <w:noProof/>
          </w:rPr>
          <w:fldChar w:fldCharType="end"/>
        </w:r>
      </w:p>
    </w:sdtContent>
  </w:sdt>
  <w:p w14:paraId="04A6CF9F" w14:textId="77777777" w:rsidR="00BF4D7B" w:rsidRDefault="00BF4D7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3ADA5" w14:textId="77777777" w:rsidR="00BF4D7B" w:rsidRDefault="00BF4D7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A36D5B" w14:textId="77777777" w:rsidR="00997946" w:rsidRDefault="00997946" w:rsidP="009A1924">
      <w:pPr>
        <w:spacing w:after="0" w:line="240" w:lineRule="auto"/>
      </w:pPr>
      <w:r>
        <w:separator/>
      </w:r>
    </w:p>
  </w:footnote>
  <w:footnote w:type="continuationSeparator" w:id="0">
    <w:p w14:paraId="0986D8A4" w14:textId="77777777" w:rsidR="00997946" w:rsidRDefault="00997946" w:rsidP="009A19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36C2C0" w14:textId="77777777" w:rsidR="00BF4D7B" w:rsidRDefault="00BF4D7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6E5D10" w14:textId="77777777" w:rsidR="00BF4D7B" w:rsidRDefault="00BF4D7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CC17DF" w14:textId="77777777" w:rsidR="00BF4D7B" w:rsidRDefault="00BF4D7B">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Numbered Copy2&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t0szrad7w0taaexsaav02zhze5z0r55dtdx&quot;&gt;SCOOP manuscript-Converted&lt;record-ids&gt;&lt;item&gt;1&lt;/item&gt;&lt;item&gt;2&lt;/item&gt;&lt;item&gt;3&lt;/item&gt;&lt;item&gt;4&lt;/item&gt;&lt;item&gt;7&lt;/item&gt;&lt;item&gt;8&lt;/item&gt;&lt;item&gt;9&lt;/item&gt;&lt;item&gt;10&lt;/item&gt;&lt;item&gt;13&lt;/item&gt;&lt;item&gt;14&lt;/item&gt;&lt;item&gt;15&lt;/item&gt;&lt;item&gt;16&lt;/item&gt;&lt;item&gt;19&lt;/item&gt;&lt;item&gt;20&lt;/item&gt;&lt;item&gt;22&lt;/item&gt;&lt;item&gt;23&lt;/item&gt;&lt;item&gt;25&lt;/item&gt;&lt;item&gt;26&lt;/item&gt;&lt;item&gt;27&lt;/item&gt;&lt;item&gt;28&lt;/item&gt;&lt;item&gt;29&lt;/item&gt;&lt;item&gt;30&lt;/item&gt;&lt;item&gt;31&lt;/item&gt;&lt;item&gt;32&lt;/item&gt;&lt;item&gt;33&lt;/item&gt;&lt;item&gt;34&lt;/item&gt;&lt;item&gt;35&lt;/item&gt;&lt;item&gt;36&lt;/item&gt;&lt;item&gt;37&lt;/item&gt;&lt;item&gt;39&lt;/item&gt;&lt;item&gt;40&lt;/item&gt;&lt;item&gt;41&lt;/item&gt;&lt;item&gt;42&lt;/item&gt;&lt;item&gt;43&lt;/item&gt;&lt;item&gt;44&lt;/item&gt;&lt;item&gt;45&lt;/item&gt;&lt;item&gt;46&lt;/item&gt;&lt;/record-ids&gt;&lt;/item&gt;&lt;/Libraries&gt;"/>
  </w:docVars>
  <w:rsids>
    <w:rsidRoot w:val="009A1924"/>
    <w:rsid w:val="0000104F"/>
    <w:rsid w:val="0000281E"/>
    <w:rsid w:val="00002A0A"/>
    <w:rsid w:val="00003DC9"/>
    <w:rsid w:val="0000410F"/>
    <w:rsid w:val="00011E2E"/>
    <w:rsid w:val="000123E1"/>
    <w:rsid w:val="0001394B"/>
    <w:rsid w:val="00013EDB"/>
    <w:rsid w:val="00017576"/>
    <w:rsid w:val="000263F3"/>
    <w:rsid w:val="00031450"/>
    <w:rsid w:val="0003329B"/>
    <w:rsid w:val="00041FCB"/>
    <w:rsid w:val="00042037"/>
    <w:rsid w:val="0005103F"/>
    <w:rsid w:val="00054C9F"/>
    <w:rsid w:val="00055A56"/>
    <w:rsid w:val="000565B1"/>
    <w:rsid w:val="0006654F"/>
    <w:rsid w:val="00070560"/>
    <w:rsid w:val="000719CA"/>
    <w:rsid w:val="000745E8"/>
    <w:rsid w:val="000751B1"/>
    <w:rsid w:val="0007744A"/>
    <w:rsid w:val="00077F47"/>
    <w:rsid w:val="00080AC4"/>
    <w:rsid w:val="00080F53"/>
    <w:rsid w:val="000818C7"/>
    <w:rsid w:val="00081AF5"/>
    <w:rsid w:val="00085FE9"/>
    <w:rsid w:val="000928CE"/>
    <w:rsid w:val="00096604"/>
    <w:rsid w:val="000A1570"/>
    <w:rsid w:val="000A1634"/>
    <w:rsid w:val="000A1C26"/>
    <w:rsid w:val="000A57EE"/>
    <w:rsid w:val="000A7780"/>
    <w:rsid w:val="000B2E7D"/>
    <w:rsid w:val="000C1A4E"/>
    <w:rsid w:val="000C3F69"/>
    <w:rsid w:val="000D05E2"/>
    <w:rsid w:val="000D0E10"/>
    <w:rsid w:val="000D2BF0"/>
    <w:rsid w:val="000D45D6"/>
    <w:rsid w:val="000D5D32"/>
    <w:rsid w:val="000D671E"/>
    <w:rsid w:val="000E3BF3"/>
    <w:rsid w:val="000E56B7"/>
    <w:rsid w:val="000F0B6F"/>
    <w:rsid w:val="000F2A1F"/>
    <w:rsid w:val="000F3CC4"/>
    <w:rsid w:val="000F6DC7"/>
    <w:rsid w:val="00100B16"/>
    <w:rsid w:val="00101A4F"/>
    <w:rsid w:val="00105C4B"/>
    <w:rsid w:val="0011221B"/>
    <w:rsid w:val="00112372"/>
    <w:rsid w:val="00113546"/>
    <w:rsid w:val="00114BC2"/>
    <w:rsid w:val="001159EA"/>
    <w:rsid w:val="001164FB"/>
    <w:rsid w:val="001206E0"/>
    <w:rsid w:val="00122CD7"/>
    <w:rsid w:val="00123166"/>
    <w:rsid w:val="001318EB"/>
    <w:rsid w:val="00133D95"/>
    <w:rsid w:val="00140241"/>
    <w:rsid w:val="00142C0A"/>
    <w:rsid w:val="00143854"/>
    <w:rsid w:val="00144123"/>
    <w:rsid w:val="001454F9"/>
    <w:rsid w:val="00145628"/>
    <w:rsid w:val="0014570A"/>
    <w:rsid w:val="001538F5"/>
    <w:rsid w:val="0015624D"/>
    <w:rsid w:val="00163FE0"/>
    <w:rsid w:val="00167FD6"/>
    <w:rsid w:val="00170E89"/>
    <w:rsid w:val="001749D4"/>
    <w:rsid w:val="00176777"/>
    <w:rsid w:val="0018232C"/>
    <w:rsid w:val="00186137"/>
    <w:rsid w:val="00191C79"/>
    <w:rsid w:val="00194DE0"/>
    <w:rsid w:val="001A0892"/>
    <w:rsid w:val="001A3718"/>
    <w:rsid w:val="001A65A4"/>
    <w:rsid w:val="001B3620"/>
    <w:rsid w:val="001B631C"/>
    <w:rsid w:val="001C2545"/>
    <w:rsid w:val="001D3A8A"/>
    <w:rsid w:val="001D77B7"/>
    <w:rsid w:val="001D781D"/>
    <w:rsid w:val="001E381C"/>
    <w:rsid w:val="001F01ED"/>
    <w:rsid w:val="001F0443"/>
    <w:rsid w:val="001F0B74"/>
    <w:rsid w:val="001F240F"/>
    <w:rsid w:val="0020564A"/>
    <w:rsid w:val="00207510"/>
    <w:rsid w:val="00214335"/>
    <w:rsid w:val="00214590"/>
    <w:rsid w:val="002174AC"/>
    <w:rsid w:val="0022255F"/>
    <w:rsid w:val="0022687B"/>
    <w:rsid w:val="002301E7"/>
    <w:rsid w:val="00230269"/>
    <w:rsid w:val="00230DFA"/>
    <w:rsid w:val="00235874"/>
    <w:rsid w:val="002450A0"/>
    <w:rsid w:val="0024511C"/>
    <w:rsid w:val="0024668C"/>
    <w:rsid w:val="002550E5"/>
    <w:rsid w:val="00255A60"/>
    <w:rsid w:val="00257FB5"/>
    <w:rsid w:val="002605ED"/>
    <w:rsid w:val="00261852"/>
    <w:rsid w:val="00261A49"/>
    <w:rsid w:val="00261E45"/>
    <w:rsid w:val="00266288"/>
    <w:rsid w:val="00267BD2"/>
    <w:rsid w:val="0027449F"/>
    <w:rsid w:val="002745E6"/>
    <w:rsid w:val="00275128"/>
    <w:rsid w:val="002752DD"/>
    <w:rsid w:val="00276801"/>
    <w:rsid w:val="00277F2F"/>
    <w:rsid w:val="00284990"/>
    <w:rsid w:val="002852B8"/>
    <w:rsid w:val="00286498"/>
    <w:rsid w:val="00293731"/>
    <w:rsid w:val="0029565D"/>
    <w:rsid w:val="002974CE"/>
    <w:rsid w:val="002A10A1"/>
    <w:rsid w:val="002A3286"/>
    <w:rsid w:val="002A49A2"/>
    <w:rsid w:val="002A4C7A"/>
    <w:rsid w:val="002A54ED"/>
    <w:rsid w:val="002A55F4"/>
    <w:rsid w:val="002A61AE"/>
    <w:rsid w:val="002A7041"/>
    <w:rsid w:val="002B0C85"/>
    <w:rsid w:val="002B1905"/>
    <w:rsid w:val="002B36AC"/>
    <w:rsid w:val="002C0235"/>
    <w:rsid w:val="002C2AAC"/>
    <w:rsid w:val="002C2B81"/>
    <w:rsid w:val="002C7309"/>
    <w:rsid w:val="002D656B"/>
    <w:rsid w:val="002D6B26"/>
    <w:rsid w:val="002E21DD"/>
    <w:rsid w:val="002E27C9"/>
    <w:rsid w:val="002E60E7"/>
    <w:rsid w:val="002F7791"/>
    <w:rsid w:val="00300F76"/>
    <w:rsid w:val="00301FAC"/>
    <w:rsid w:val="003035DB"/>
    <w:rsid w:val="00303700"/>
    <w:rsid w:val="00305196"/>
    <w:rsid w:val="003061BB"/>
    <w:rsid w:val="003118B0"/>
    <w:rsid w:val="00314CD1"/>
    <w:rsid w:val="00322EC1"/>
    <w:rsid w:val="003233D7"/>
    <w:rsid w:val="00327E27"/>
    <w:rsid w:val="003306B4"/>
    <w:rsid w:val="0033286D"/>
    <w:rsid w:val="0033327C"/>
    <w:rsid w:val="0033471C"/>
    <w:rsid w:val="00334F78"/>
    <w:rsid w:val="00341880"/>
    <w:rsid w:val="003428FB"/>
    <w:rsid w:val="00345378"/>
    <w:rsid w:val="003536C0"/>
    <w:rsid w:val="003550D0"/>
    <w:rsid w:val="00357224"/>
    <w:rsid w:val="00361F14"/>
    <w:rsid w:val="00362C68"/>
    <w:rsid w:val="0036364E"/>
    <w:rsid w:val="00363C66"/>
    <w:rsid w:val="00375BE5"/>
    <w:rsid w:val="00376EC3"/>
    <w:rsid w:val="00384CD7"/>
    <w:rsid w:val="00385439"/>
    <w:rsid w:val="003861CB"/>
    <w:rsid w:val="003956FF"/>
    <w:rsid w:val="003A53EF"/>
    <w:rsid w:val="003A6812"/>
    <w:rsid w:val="003A6EB6"/>
    <w:rsid w:val="003B2F63"/>
    <w:rsid w:val="003B326F"/>
    <w:rsid w:val="003B3A93"/>
    <w:rsid w:val="003B77CB"/>
    <w:rsid w:val="003B7A89"/>
    <w:rsid w:val="003C64AF"/>
    <w:rsid w:val="003D6460"/>
    <w:rsid w:val="003D6533"/>
    <w:rsid w:val="003D66F8"/>
    <w:rsid w:val="003E020F"/>
    <w:rsid w:val="003E1312"/>
    <w:rsid w:val="003E63F6"/>
    <w:rsid w:val="004014B7"/>
    <w:rsid w:val="00405600"/>
    <w:rsid w:val="004118F0"/>
    <w:rsid w:val="0042008C"/>
    <w:rsid w:val="004202B6"/>
    <w:rsid w:val="0042259E"/>
    <w:rsid w:val="00422CCC"/>
    <w:rsid w:val="004255ED"/>
    <w:rsid w:val="00426E30"/>
    <w:rsid w:val="00430118"/>
    <w:rsid w:val="00431CDE"/>
    <w:rsid w:val="0043448A"/>
    <w:rsid w:val="00444664"/>
    <w:rsid w:val="00444A23"/>
    <w:rsid w:val="00444E49"/>
    <w:rsid w:val="004459FD"/>
    <w:rsid w:val="00445D2F"/>
    <w:rsid w:val="004478EB"/>
    <w:rsid w:val="004506EE"/>
    <w:rsid w:val="00451BAC"/>
    <w:rsid w:val="00451C37"/>
    <w:rsid w:val="004524B3"/>
    <w:rsid w:val="00455955"/>
    <w:rsid w:val="00455BE1"/>
    <w:rsid w:val="004636A6"/>
    <w:rsid w:val="00464DC7"/>
    <w:rsid w:val="00467060"/>
    <w:rsid w:val="00467496"/>
    <w:rsid w:val="00471CE9"/>
    <w:rsid w:val="00472789"/>
    <w:rsid w:val="004731EB"/>
    <w:rsid w:val="00473A16"/>
    <w:rsid w:val="00474618"/>
    <w:rsid w:val="0047607B"/>
    <w:rsid w:val="00476752"/>
    <w:rsid w:val="00481AB4"/>
    <w:rsid w:val="00482D6D"/>
    <w:rsid w:val="00485542"/>
    <w:rsid w:val="004865FD"/>
    <w:rsid w:val="0049027D"/>
    <w:rsid w:val="004911D2"/>
    <w:rsid w:val="00491A1C"/>
    <w:rsid w:val="00492228"/>
    <w:rsid w:val="004965AD"/>
    <w:rsid w:val="0049747A"/>
    <w:rsid w:val="004A5AE2"/>
    <w:rsid w:val="004C04F0"/>
    <w:rsid w:val="004C133E"/>
    <w:rsid w:val="004D1EF1"/>
    <w:rsid w:val="004D2953"/>
    <w:rsid w:val="004D3C64"/>
    <w:rsid w:val="004D4486"/>
    <w:rsid w:val="004D46DE"/>
    <w:rsid w:val="004D49CB"/>
    <w:rsid w:val="004D6D8B"/>
    <w:rsid w:val="004E123D"/>
    <w:rsid w:val="004E2CBC"/>
    <w:rsid w:val="004E55A3"/>
    <w:rsid w:val="004E62ED"/>
    <w:rsid w:val="004E7187"/>
    <w:rsid w:val="004F3A7A"/>
    <w:rsid w:val="004F5309"/>
    <w:rsid w:val="005001B8"/>
    <w:rsid w:val="00501ED1"/>
    <w:rsid w:val="00502DFF"/>
    <w:rsid w:val="005033E9"/>
    <w:rsid w:val="005102C6"/>
    <w:rsid w:val="00514282"/>
    <w:rsid w:val="00514664"/>
    <w:rsid w:val="00515988"/>
    <w:rsid w:val="00516952"/>
    <w:rsid w:val="00520BE8"/>
    <w:rsid w:val="00530399"/>
    <w:rsid w:val="00531249"/>
    <w:rsid w:val="00531A23"/>
    <w:rsid w:val="00533340"/>
    <w:rsid w:val="00534307"/>
    <w:rsid w:val="005371E7"/>
    <w:rsid w:val="00541313"/>
    <w:rsid w:val="00542B59"/>
    <w:rsid w:val="0054515F"/>
    <w:rsid w:val="00547424"/>
    <w:rsid w:val="00550463"/>
    <w:rsid w:val="00552CDB"/>
    <w:rsid w:val="005544FA"/>
    <w:rsid w:val="005551D6"/>
    <w:rsid w:val="00556453"/>
    <w:rsid w:val="00561970"/>
    <w:rsid w:val="005632E2"/>
    <w:rsid w:val="00566B08"/>
    <w:rsid w:val="00570869"/>
    <w:rsid w:val="00574B18"/>
    <w:rsid w:val="005856B5"/>
    <w:rsid w:val="00591C98"/>
    <w:rsid w:val="0059209D"/>
    <w:rsid w:val="00596D06"/>
    <w:rsid w:val="00597DF1"/>
    <w:rsid w:val="005B2DD2"/>
    <w:rsid w:val="005B44CE"/>
    <w:rsid w:val="005B76E4"/>
    <w:rsid w:val="005C1677"/>
    <w:rsid w:val="005C3C01"/>
    <w:rsid w:val="005C53B6"/>
    <w:rsid w:val="005D076F"/>
    <w:rsid w:val="005D6698"/>
    <w:rsid w:val="005E3590"/>
    <w:rsid w:val="005E3FEA"/>
    <w:rsid w:val="005F01AB"/>
    <w:rsid w:val="005F7E5D"/>
    <w:rsid w:val="00600691"/>
    <w:rsid w:val="006034A0"/>
    <w:rsid w:val="00603F0A"/>
    <w:rsid w:val="00610A24"/>
    <w:rsid w:val="0061298E"/>
    <w:rsid w:val="00612D4D"/>
    <w:rsid w:val="00616140"/>
    <w:rsid w:val="00620A6D"/>
    <w:rsid w:val="00624CB7"/>
    <w:rsid w:val="0062517C"/>
    <w:rsid w:val="00630936"/>
    <w:rsid w:val="006400FD"/>
    <w:rsid w:val="006407CD"/>
    <w:rsid w:val="00640C76"/>
    <w:rsid w:val="00646C28"/>
    <w:rsid w:val="006526FB"/>
    <w:rsid w:val="00653A97"/>
    <w:rsid w:val="0065462B"/>
    <w:rsid w:val="0066187E"/>
    <w:rsid w:val="00666CC3"/>
    <w:rsid w:val="0066742E"/>
    <w:rsid w:val="0067165C"/>
    <w:rsid w:val="0067247D"/>
    <w:rsid w:val="00673BD7"/>
    <w:rsid w:val="006833B9"/>
    <w:rsid w:val="00693A7A"/>
    <w:rsid w:val="006A0F87"/>
    <w:rsid w:val="006A4F70"/>
    <w:rsid w:val="006A799B"/>
    <w:rsid w:val="006B0CE4"/>
    <w:rsid w:val="006B1461"/>
    <w:rsid w:val="006B53D1"/>
    <w:rsid w:val="006C3268"/>
    <w:rsid w:val="006C43C4"/>
    <w:rsid w:val="006C48BB"/>
    <w:rsid w:val="006C7AF8"/>
    <w:rsid w:val="006D2DC9"/>
    <w:rsid w:val="006D34B0"/>
    <w:rsid w:val="006D58CC"/>
    <w:rsid w:val="006D7ED2"/>
    <w:rsid w:val="006E206C"/>
    <w:rsid w:val="006F4572"/>
    <w:rsid w:val="006F7091"/>
    <w:rsid w:val="006F7BEE"/>
    <w:rsid w:val="007014D1"/>
    <w:rsid w:val="007036B4"/>
    <w:rsid w:val="007068C2"/>
    <w:rsid w:val="007077EF"/>
    <w:rsid w:val="0071022E"/>
    <w:rsid w:val="00712898"/>
    <w:rsid w:val="00717AB5"/>
    <w:rsid w:val="007216BB"/>
    <w:rsid w:val="0072307C"/>
    <w:rsid w:val="00724B59"/>
    <w:rsid w:val="00725410"/>
    <w:rsid w:val="0072554E"/>
    <w:rsid w:val="00725A15"/>
    <w:rsid w:val="00726C80"/>
    <w:rsid w:val="00727919"/>
    <w:rsid w:val="007310D6"/>
    <w:rsid w:val="00731C2F"/>
    <w:rsid w:val="007330EE"/>
    <w:rsid w:val="007364A7"/>
    <w:rsid w:val="007404F6"/>
    <w:rsid w:val="00742EC8"/>
    <w:rsid w:val="00744D23"/>
    <w:rsid w:val="00744F51"/>
    <w:rsid w:val="0074799B"/>
    <w:rsid w:val="0075012A"/>
    <w:rsid w:val="00751A66"/>
    <w:rsid w:val="007531F4"/>
    <w:rsid w:val="00755239"/>
    <w:rsid w:val="00755CB9"/>
    <w:rsid w:val="007614BE"/>
    <w:rsid w:val="00762C95"/>
    <w:rsid w:val="00765944"/>
    <w:rsid w:val="00770996"/>
    <w:rsid w:val="00780337"/>
    <w:rsid w:val="0078557C"/>
    <w:rsid w:val="00790E8C"/>
    <w:rsid w:val="00791346"/>
    <w:rsid w:val="0079178D"/>
    <w:rsid w:val="00792F3E"/>
    <w:rsid w:val="00795A22"/>
    <w:rsid w:val="0079716E"/>
    <w:rsid w:val="007A1CD7"/>
    <w:rsid w:val="007A4083"/>
    <w:rsid w:val="007A5F0A"/>
    <w:rsid w:val="007A76AC"/>
    <w:rsid w:val="007B07C4"/>
    <w:rsid w:val="007B1CF6"/>
    <w:rsid w:val="007B203F"/>
    <w:rsid w:val="007B27DF"/>
    <w:rsid w:val="007B6961"/>
    <w:rsid w:val="007B7E76"/>
    <w:rsid w:val="007C11E8"/>
    <w:rsid w:val="007C14E6"/>
    <w:rsid w:val="007C1EDD"/>
    <w:rsid w:val="007C2FDA"/>
    <w:rsid w:val="007C4180"/>
    <w:rsid w:val="007D1158"/>
    <w:rsid w:val="007D3704"/>
    <w:rsid w:val="007D7810"/>
    <w:rsid w:val="007D7E1B"/>
    <w:rsid w:val="007E1BA4"/>
    <w:rsid w:val="007E1EEF"/>
    <w:rsid w:val="007E2C8F"/>
    <w:rsid w:val="007F3080"/>
    <w:rsid w:val="007F5577"/>
    <w:rsid w:val="007F6E2E"/>
    <w:rsid w:val="008041F8"/>
    <w:rsid w:val="0080641C"/>
    <w:rsid w:val="008101D1"/>
    <w:rsid w:val="00810965"/>
    <w:rsid w:val="00814AAA"/>
    <w:rsid w:val="00825754"/>
    <w:rsid w:val="008267E8"/>
    <w:rsid w:val="00827A54"/>
    <w:rsid w:val="00830763"/>
    <w:rsid w:val="00834605"/>
    <w:rsid w:val="00836F8B"/>
    <w:rsid w:val="008370D6"/>
    <w:rsid w:val="00837585"/>
    <w:rsid w:val="00837AA2"/>
    <w:rsid w:val="00853CB0"/>
    <w:rsid w:val="0085465B"/>
    <w:rsid w:val="00857976"/>
    <w:rsid w:val="00863094"/>
    <w:rsid w:val="00864CDE"/>
    <w:rsid w:val="00864D20"/>
    <w:rsid w:val="00864EB9"/>
    <w:rsid w:val="00874354"/>
    <w:rsid w:val="008859BD"/>
    <w:rsid w:val="00886F02"/>
    <w:rsid w:val="0088762D"/>
    <w:rsid w:val="00887BE5"/>
    <w:rsid w:val="00891703"/>
    <w:rsid w:val="008923A8"/>
    <w:rsid w:val="008923EF"/>
    <w:rsid w:val="008925D0"/>
    <w:rsid w:val="00893B06"/>
    <w:rsid w:val="00896E94"/>
    <w:rsid w:val="008A290B"/>
    <w:rsid w:val="008A43AA"/>
    <w:rsid w:val="008A6E34"/>
    <w:rsid w:val="008B41FD"/>
    <w:rsid w:val="008C11D9"/>
    <w:rsid w:val="008C21D9"/>
    <w:rsid w:val="008C4DA3"/>
    <w:rsid w:val="008C519D"/>
    <w:rsid w:val="008E1ED0"/>
    <w:rsid w:val="008E20F7"/>
    <w:rsid w:val="008E3F83"/>
    <w:rsid w:val="008E4146"/>
    <w:rsid w:val="008F03F8"/>
    <w:rsid w:val="008F1E2B"/>
    <w:rsid w:val="008F2CCE"/>
    <w:rsid w:val="008F3F0F"/>
    <w:rsid w:val="008F5515"/>
    <w:rsid w:val="00904A33"/>
    <w:rsid w:val="00906CA3"/>
    <w:rsid w:val="009121E5"/>
    <w:rsid w:val="009140E3"/>
    <w:rsid w:val="009164E2"/>
    <w:rsid w:val="0092038A"/>
    <w:rsid w:val="00921FED"/>
    <w:rsid w:val="009228F2"/>
    <w:rsid w:val="00924043"/>
    <w:rsid w:val="009241AB"/>
    <w:rsid w:val="0092470B"/>
    <w:rsid w:val="00924CAF"/>
    <w:rsid w:val="0093060C"/>
    <w:rsid w:val="00930E02"/>
    <w:rsid w:val="00931B8E"/>
    <w:rsid w:val="009320B5"/>
    <w:rsid w:val="00932E03"/>
    <w:rsid w:val="00933254"/>
    <w:rsid w:val="00941FF0"/>
    <w:rsid w:val="00944A0E"/>
    <w:rsid w:val="00946A1A"/>
    <w:rsid w:val="00962A2E"/>
    <w:rsid w:val="00966C4D"/>
    <w:rsid w:val="00971574"/>
    <w:rsid w:val="00973302"/>
    <w:rsid w:val="00975846"/>
    <w:rsid w:val="009763C6"/>
    <w:rsid w:val="00985287"/>
    <w:rsid w:val="009858D2"/>
    <w:rsid w:val="009962E7"/>
    <w:rsid w:val="00997946"/>
    <w:rsid w:val="009A1924"/>
    <w:rsid w:val="009A272A"/>
    <w:rsid w:val="009A4457"/>
    <w:rsid w:val="009A4672"/>
    <w:rsid w:val="009A5CCC"/>
    <w:rsid w:val="009A6B5D"/>
    <w:rsid w:val="009B07FA"/>
    <w:rsid w:val="009B3FDB"/>
    <w:rsid w:val="009B4262"/>
    <w:rsid w:val="009B5257"/>
    <w:rsid w:val="009C1F93"/>
    <w:rsid w:val="009C219A"/>
    <w:rsid w:val="009C6819"/>
    <w:rsid w:val="009C6F5C"/>
    <w:rsid w:val="009D58C1"/>
    <w:rsid w:val="009E3874"/>
    <w:rsid w:val="009E7404"/>
    <w:rsid w:val="009F58C3"/>
    <w:rsid w:val="00A06BB8"/>
    <w:rsid w:val="00A06C1C"/>
    <w:rsid w:val="00A20517"/>
    <w:rsid w:val="00A20F1E"/>
    <w:rsid w:val="00A25AB3"/>
    <w:rsid w:val="00A30FA1"/>
    <w:rsid w:val="00A35BAB"/>
    <w:rsid w:val="00A36F1D"/>
    <w:rsid w:val="00A37963"/>
    <w:rsid w:val="00A37D81"/>
    <w:rsid w:val="00A418C5"/>
    <w:rsid w:val="00A44133"/>
    <w:rsid w:val="00A441FC"/>
    <w:rsid w:val="00A47561"/>
    <w:rsid w:val="00A528D7"/>
    <w:rsid w:val="00A53CA8"/>
    <w:rsid w:val="00A54272"/>
    <w:rsid w:val="00A5471B"/>
    <w:rsid w:val="00A55698"/>
    <w:rsid w:val="00A56AD9"/>
    <w:rsid w:val="00A57C96"/>
    <w:rsid w:val="00A6050A"/>
    <w:rsid w:val="00A60A25"/>
    <w:rsid w:val="00A67817"/>
    <w:rsid w:val="00A70FFC"/>
    <w:rsid w:val="00A71B48"/>
    <w:rsid w:val="00A7234E"/>
    <w:rsid w:val="00A725A2"/>
    <w:rsid w:val="00A73349"/>
    <w:rsid w:val="00A73D04"/>
    <w:rsid w:val="00A740D6"/>
    <w:rsid w:val="00A767B2"/>
    <w:rsid w:val="00A76F47"/>
    <w:rsid w:val="00A8065B"/>
    <w:rsid w:val="00A838DC"/>
    <w:rsid w:val="00A865A9"/>
    <w:rsid w:val="00A86DE6"/>
    <w:rsid w:val="00A9195E"/>
    <w:rsid w:val="00A92AC4"/>
    <w:rsid w:val="00A946AF"/>
    <w:rsid w:val="00A97AE5"/>
    <w:rsid w:val="00AB4C6A"/>
    <w:rsid w:val="00AB6272"/>
    <w:rsid w:val="00AB79A3"/>
    <w:rsid w:val="00AC2360"/>
    <w:rsid w:val="00AC60FF"/>
    <w:rsid w:val="00AD7EE4"/>
    <w:rsid w:val="00AE0394"/>
    <w:rsid w:val="00AE053D"/>
    <w:rsid w:val="00AE560C"/>
    <w:rsid w:val="00AE69A8"/>
    <w:rsid w:val="00AF6585"/>
    <w:rsid w:val="00B035F4"/>
    <w:rsid w:val="00B04A01"/>
    <w:rsid w:val="00B14BF1"/>
    <w:rsid w:val="00B14F3F"/>
    <w:rsid w:val="00B2707B"/>
    <w:rsid w:val="00B33F5C"/>
    <w:rsid w:val="00B35EBB"/>
    <w:rsid w:val="00B369BD"/>
    <w:rsid w:val="00B425BA"/>
    <w:rsid w:val="00B43FFD"/>
    <w:rsid w:val="00B44E83"/>
    <w:rsid w:val="00B47CC7"/>
    <w:rsid w:val="00B500C1"/>
    <w:rsid w:val="00B53D77"/>
    <w:rsid w:val="00B57B93"/>
    <w:rsid w:val="00B608B2"/>
    <w:rsid w:val="00B60BED"/>
    <w:rsid w:val="00B61087"/>
    <w:rsid w:val="00B654B5"/>
    <w:rsid w:val="00B66E1A"/>
    <w:rsid w:val="00B70C0E"/>
    <w:rsid w:val="00B70F05"/>
    <w:rsid w:val="00B81128"/>
    <w:rsid w:val="00B82F8F"/>
    <w:rsid w:val="00B90F1F"/>
    <w:rsid w:val="00B93CB0"/>
    <w:rsid w:val="00B95877"/>
    <w:rsid w:val="00B961B9"/>
    <w:rsid w:val="00B97F64"/>
    <w:rsid w:val="00BA3F35"/>
    <w:rsid w:val="00BA7032"/>
    <w:rsid w:val="00BB559F"/>
    <w:rsid w:val="00BB75E9"/>
    <w:rsid w:val="00BC0E33"/>
    <w:rsid w:val="00BC563B"/>
    <w:rsid w:val="00BD0533"/>
    <w:rsid w:val="00BD1144"/>
    <w:rsid w:val="00BD1421"/>
    <w:rsid w:val="00BD2D2C"/>
    <w:rsid w:val="00BD32BD"/>
    <w:rsid w:val="00BD4D6B"/>
    <w:rsid w:val="00BE2777"/>
    <w:rsid w:val="00BE4FEB"/>
    <w:rsid w:val="00BE56BB"/>
    <w:rsid w:val="00BF4D7B"/>
    <w:rsid w:val="00BF6A79"/>
    <w:rsid w:val="00BF6E9C"/>
    <w:rsid w:val="00BF782B"/>
    <w:rsid w:val="00C007AA"/>
    <w:rsid w:val="00C01545"/>
    <w:rsid w:val="00C02442"/>
    <w:rsid w:val="00C03ED3"/>
    <w:rsid w:val="00C04ED6"/>
    <w:rsid w:val="00C07098"/>
    <w:rsid w:val="00C1093F"/>
    <w:rsid w:val="00C12CB4"/>
    <w:rsid w:val="00C154F6"/>
    <w:rsid w:val="00C1765E"/>
    <w:rsid w:val="00C202AA"/>
    <w:rsid w:val="00C25DA4"/>
    <w:rsid w:val="00C267D0"/>
    <w:rsid w:val="00C30D2A"/>
    <w:rsid w:val="00C3520A"/>
    <w:rsid w:val="00C36020"/>
    <w:rsid w:val="00C37DD0"/>
    <w:rsid w:val="00C40CDD"/>
    <w:rsid w:val="00C46CE2"/>
    <w:rsid w:val="00C47EEE"/>
    <w:rsid w:val="00C55A09"/>
    <w:rsid w:val="00C57DE8"/>
    <w:rsid w:val="00C60FBA"/>
    <w:rsid w:val="00C72CCB"/>
    <w:rsid w:val="00C7469F"/>
    <w:rsid w:val="00C7570F"/>
    <w:rsid w:val="00C81059"/>
    <w:rsid w:val="00C816E0"/>
    <w:rsid w:val="00C82C71"/>
    <w:rsid w:val="00C868A4"/>
    <w:rsid w:val="00C95019"/>
    <w:rsid w:val="00CA134B"/>
    <w:rsid w:val="00CA3F03"/>
    <w:rsid w:val="00CB0C12"/>
    <w:rsid w:val="00CB1F3C"/>
    <w:rsid w:val="00CC0A0B"/>
    <w:rsid w:val="00CC0A52"/>
    <w:rsid w:val="00CC0B43"/>
    <w:rsid w:val="00CC4E45"/>
    <w:rsid w:val="00CD008F"/>
    <w:rsid w:val="00CD4F75"/>
    <w:rsid w:val="00CD5B2E"/>
    <w:rsid w:val="00CD6AAF"/>
    <w:rsid w:val="00CE0D4A"/>
    <w:rsid w:val="00CE1891"/>
    <w:rsid w:val="00CE31B6"/>
    <w:rsid w:val="00CE70D6"/>
    <w:rsid w:val="00CE79FA"/>
    <w:rsid w:val="00CE7AEB"/>
    <w:rsid w:val="00CF0C1E"/>
    <w:rsid w:val="00D0225D"/>
    <w:rsid w:val="00D02793"/>
    <w:rsid w:val="00D029A9"/>
    <w:rsid w:val="00D02BAE"/>
    <w:rsid w:val="00D05D9E"/>
    <w:rsid w:val="00D13161"/>
    <w:rsid w:val="00D1412C"/>
    <w:rsid w:val="00D17B08"/>
    <w:rsid w:val="00D20C8C"/>
    <w:rsid w:val="00D23075"/>
    <w:rsid w:val="00D2352A"/>
    <w:rsid w:val="00D24D59"/>
    <w:rsid w:val="00D2681B"/>
    <w:rsid w:val="00D27853"/>
    <w:rsid w:val="00D35D06"/>
    <w:rsid w:val="00D426DF"/>
    <w:rsid w:val="00D42B8D"/>
    <w:rsid w:val="00D50360"/>
    <w:rsid w:val="00D50CB8"/>
    <w:rsid w:val="00D50D3E"/>
    <w:rsid w:val="00D51EC6"/>
    <w:rsid w:val="00D52C41"/>
    <w:rsid w:val="00D535C7"/>
    <w:rsid w:val="00D53A11"/>
    <w:rsid w:val="00D55822"/>
    <w:rsid w:val="00D559F5"/>
    <w:rsid w:val="00D620B2"/>
    <w:rsid w:val="00D6301B"/>
    <w:rsid w:val="00D63412"/>
    <w:rsid w:val="00D636D4"/>
    <w:rsid w:val="00D6469A"/>
    <w:rsid w:val="00D65381"/>
    <w:rsid w:val="00D70A51"/>
    <w:rsid w:val="00D76563"/>
    <w:rsid w:val="00D857B7"/>
    <w:rsid w:val="00D85F6E"/>
    <w:rsid w:val="00D86ED5"/>
    <w:rsid w:val="00D94448"/>
    <w:rsid w:val="00D949EF"/>
    <w:rsid w:val="00D97AAC"/>
    <w:rsid w:val="00DA1D5C"/>
    <w:rsid w:val="00DA405F"/>
    <w:rsid w:val="00DA5980"/>
    <w:rsid w:val="00DA74F9"/>
    <w:rsid w:val="00DB281B"/>
    <w:rsid w:val="00DB3D58"/>
    <w:rsid w:val="00DB5DCF"/>
    <w:rsid w:val="00DB61B4"/>
    <w:rsid w:val="00DB7509"/>
    <w:rsid w:val="00DC0DB3"/>
    <w:rsid w:val="00DC571C"/>
    <w:rsid w:val="00DC5AB2"/>
    <w:rsid w:val="00DD01AD"/>
    <w:rsid w:val="00DD4E88"/>
    <w:rsid w:val="00DD6363"/>
    <w:rsid w:val="00DE0616"/>
    <w:rsid w:val="00DE07FC"/>
    <w:rsid w:val="00DE22C5"/>
    <w:rsid w:val="00DE3694"/>
    <w:rsid w:val="00DE53BA"/>
    <w:rsid w:val="00DF06C1"/>
    <w:rsid w:val="00DF5E7A"/>
    <w:rsid w:val="00DF727B"/>
    <w:rsid w:val="00DF7B07"/>
    <w:rsid w:val="00DF7C12"/>
    <w:rsid w:val="00E031D8"/>
    <w:rsid w:val="00E04363"/>
    <w:rsid w:val="00E0566A"/>
    <w:rsid w:val="00E07C81"/>
    <w:rsid w:val="00E117B1"/>
    <w:rsid w:val="00E12608"/>
    <w:rsid w:val="00E15287"/>
    <w:rsid w:val="00E16C77"/>
    <w:rsid w:val="00E2259C"/>
    <w:rsid w:val="00E23951"/>
    <w:rsid w:val="00E25439"/>
    <w:rsid w:val="00E307CA"/>
    <w:rsid w:val="00E321B2"/>
    <w:rsid w:val="00E36321"/>
    <w:rsid w:val="00E4155C"/>
    <w:rsid w:val="00E43808"/>
    <w:rsid w:val="00E455DD"/>
    <w:rsid w:val="00E45B2A"/>
    <w:rsid w:val="00E47B2E"/>
    <w:rsid w:val="00E5013A"/>
    <w:rsid w:val="00E54371"/>
    <w:rsid w:val="00E54ED7"/>
    <w:rsid w:val="00E601FA"/>
    <w:rsid w:val="00E60A9B"/>
    <w:rsid w:val="00E61020"/>
    <w:rsid w:val="00E614F0"/>
    <w:rsid w:val="00E65862"/>
    <w:rsid w:val="00E659CE"/>
    <w:rsid w:val="00E67616"/>
    <w:rsid w:val="00E71270"/>
    <w:rsid w:val="00E72B6E"/>
    <w:rsid w:val="00E74406"/>
    <w:rsid w:val="00E81EC6"/>
    <w:rsid w:val="00E827E3"/>
    <w:rsid w:val="00E948B5"/>
    <w:rsid w:val="00E97C17"/>
    <w:rsid w:val="00EA1A88"/>
    <w:rsid w:val="00EB07A5"/>
    <w:rsid w:val="00EB1EAE"/>
    <w:rsid w:val="00EB343A"/>
    <w:rsid w:val="00EB5D68"/>
    <w:rsid w:val="00EB6040"/>
    <w:rsid w:val="00EB7819"/>
    <w:rsid w:val="00ED260A"/>
    <w:rsid w:val="00ED28C9"/>
    <w:rsid w:val="00ED3C52"/>
    <w:rsid w:val="00ED6CDC"/>
    <w:rsid w:val="00EE486B"/>
    <w:rsid w:val="00EE7A5C"/>
    <w:rsid w:val="00EF0CCA"/>
    <w:rsid w:val="00EF5913"/>
    <w:rsid w:val="00EF6617"/>
    <w:rsid w:val="00F01E8E"/>
    <w:rsid w:val="00F0465A"/>
    <w:rsid w:val="00F07184"/>
    <w:rsid w:val="00F1059F"/>
    <w:rsid w:val="00F10850"/>
    <w:rsid w:val="00F11F3C"/>
    <w:rsid w:val="00F13BB2"/>
    <w:rsid w:val="00F13D2C"/>
    <w:rsid w:val="00F14FD6"/>
    <w:rsid w:val="00F173EE"/>
    <w:rsid w:val="00F21A14"/>
    <w:rsid w:val="00F2387D"/>
    <w:rsid w:val="00F269D5"/>
    <w:rsid w:val="00F27211"/>
    <w:rsid w:val="00F30BF5"/>
    <w:rsid w:val="00F31246"/>
    <w:rsid w:val="00F34E7C"/>
    <w:rsid w:val="00F36248"/>
    <w:rsid w:val="00F43BF2"/>
    <w:rsid w:val="00F449A4"/>
    <w:rsid w:val="00F53529"/>
    <w:rsid w:val="00F5627D"/>
    <w:rsid w:val="00F60AE1"/>
    <w:rsid w:val="00F62578"/>
    <w:rsid w:val="00F655F2"/>
    <w:rsid w:val="00F667A6"/>
    <w:rsid w:val="00F774AA"/>
    <w:rsid w:val="00F8130B"/>
    <w:rsid w:val="00F82297"/>
    <w:rsid w:val="00F82697"/>
    <w:rsid w:val="00F82A44"/>
    <w:rsid w:val="00F859F8"/>
    <w:rsid w:val="00F85FBC"/>
    <w:rsid w:val="00F91DFD"/>
    <w:rsid w:val="00F91EBD"/>
    <w:rsid w:val="00F923BD"/>
    <w:rsid w:val="00F94543"/>
    <w:rsid w:val="00F94CCE"/>
    <w:rsid w:val="00F96F11"/>
    <w:rsid w:val="00FA05C6"/>
    <w:rsid w:val="00FA1F7B"/>
    <w:rsid w:val="00FA3069"/>
    <w:rsid w:val="00FA4C81"/>
    <w:rsid w:val="00FA587D"/>
    <w:rsid w:val="00FC08DF"/>
    <w:rsid w:val="00FC2F25"/>
    <w:rsid w:val="00FC3A37"/>
    <w:rsid w:val="00FC5400"/>
    <w:rsid w:val="00FC5CCD"/>
    <w:rsid w:val="00FD5097"/>
    <w:rsid w:val="00FD7010"/>
    <w:rsid w:val="00FE208F"/>
    <w:rsid w:val="00FE378C"/>
    <w:rsid w:val="00FF7A6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69EED5"/>
  <w15:docId w15:val="{3E7E35FE-3432-4013-9F4E-BF454C49DC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uiPriority="0"/>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CD4F7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A1924"/>
    <w:rPr>
      <w:sz w:val="16"/>
      <w:szCs w:val="16"/>
    </w:rPr>
  </w:style>
  <w:style w:type="paragraph" w:styleId="CommentText">
    <w:name w:val="annotation text"/>
    <w:basedOn w:val="Normal"/>
    <w:link w:val="CommentTextChar"/>
    <w:uiPriority w:val="99"/>
    <w:unhideWhenUsed/>
    <w:rsid w:val="009A1924"/>
    <w:pPr>
      <w:spacing w:line="240" w:lineRule="auto"/>
    </w:pPr>
    <w:rPr>
      <w:sz w:val="20"/>
      <w:szCs w:val="20"/>
    </w:rPr>
  </w:style>
  <w:style w:type="character" w:customStyle="1" w:styleId="CommentTextChar">
    <w:name w:val="Comment Text Char"/>
    <w:basedOn w:val="DefaultParagraphFont"/>
    <w:link w:val="CommentText"/>
    <w:uiPriority w:val="99"/>
    <w:rsid w:val="009A1924"/>
    <w:rPr>
      <w:sz w:val="20"/>
      <w:szCs w:val="20"/>
    </w:rPr>
  </w:style>
  <w:style w:type="paragraph" w:styleId="CommentSubject">
    <w:name w:val="annotation subject"/>
    <w:basedOn w:val="CommentText"/>
    <w:next w:val="CommentText"/>
    <w:link w:val="CommentSubjectChar"/>
    <w:uiPriority w:val="99"/>
    <w:semiHidden/>
    <w:unhideWhenUsed/>
    <w:rsid w:val="009A1924"/>
    <w:rPr>
      <w:b/>
      <w:bCs/>
    </w:rPr>
  </w:style>
  <w:style w:type="character" w:customStyle="1" w:styleId="CommentSubjectChar">
    <w:name w:val="Comment Subject Char"/>
    <w:basedOn w:val="CommentTextChar"/>
    <w:link w:val="CommentSubject"/>
    <w:uiPriority w:val="99"/>
    <w:semiHidden/>
    <w:rsid w:val="009A1924"/>
    <w:rPr>
      <w:b/>
      <w:bCs/>
      <w:sz w:val="20"/>
      <w:szCs w:val="20"/>
    </w:rPr>
  </w:style>
  <w:style w:type="paragraph" w:styleId="BalloonText">
    <w:name w:val="Balloon Text"/>
    <w:basedOn w:val="Normal"/>
    <w:link w:val="BalloonTextChar"/>
    <w:uiPriority w:val="99"/>
    <w:semiHidden/>
    <w:unhideWhenUsed/>
    <w:rsid w:val="009A192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A1924"/>
    <w:rPr>
      <w:rFonts w:ascii="Segoe UI" w:hAnsi="Segoe UI" w:cs="Segoe UI"/>
      <w:sz w:val="18"/>
      <w:szCs w:val="18"/>
    </w:rPr>
  </w:style>
  <w:style w:type="paragraph" w:styleId="Header">
    <w:name w:val="header"/>
    <w:basedOn w:val="Normal"/>
    <w:link w:val="HeaderChar"/>
    <w:uiPriority w:val="99"/>
    <w:unhideWhenUsed/>
    <w:rsid w:val="009A1924"/>
    <w:pPr>
      <w:tabs>
        <w:tab w:val="center" w:pos="4513"/>
        <w:tab w:val="right" w:pos="9026"/>
      </w:tabs>
      <w:spacing w:after="0" w:line="240" w:lineRule="auto"/>
    </w:pPr>
  </w:style>
  <w:style w:type="character" w:customStyle="1" w:styleId="HeaderChar">
    <w:name w:val="Header Char"/>
    <w:basedOn w:val="DefaultParagraphFont"/>
    <w:link w:val="Header"/>
    <w:uiPriority w:val="99"/>
    <w:rsid w:val="009A1924"/>
  </w:style>
  <w:style w:type="paragraph" w:styleId="Footer">
    <w:name w:val="footer"/>
    <w:basedOn w:val="Normal"/>
    <w:link w:val="FooterChar"/>
    <w:uiPriority w:val="99"/>
    <w:unhideWhenUsed/>
    <w:rsid w:val="009A1924"/>
    <w:pPr>
      <w:tabs>
        <w:tab w:val="center" w:pos="4513"/>
        <w:tab w:val="right" w:pos="9026"/>
      </w:tabs>
      <w:spacing w:after="0" w:line="240" w:lineRule="auto"/>
    </w:pPr>
  </w:style>
  <w:style w:type="character" w:customStyle="1" w:styleId="FooterChar">
    <w:name w:val="Footer Char"/>
    <w:basedOn w:val="DefaultParagraphFont"/>
    <w:link w:val="Footer"/>
    <w:uiPriority w:val="99"/>
    <w:rsid w:val="009A1924"/>
  </w:style>
  <w:style w:type="table" w:styleId="TableTheme">
    <w:name w:val="Table Theme"/>
    <w:basedOn w:val="TableNormal"/>
    <w:rsid w:val="00305196"/>
    <w:pPr>
      <w:suppressAutoHyphens/>
      <w:spacing w:after="0" w:line="240" w:lineRule="auto"/>
    </w:pPr>
    <w:rPr>
      <w:rFonts w:ascii="Arial" w:eastAsia="Times New Roman" w:hAnsi="Arial" w:cs="Times New Roman"/>
      <w:sz w:val="20"/>
      <w:szCs w:val="20"/>
      <w:lang w:val="sv-SE" w:eastAsia="sv-S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1318E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1318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3-Accent51">
    <w:name w:val="List Table 3 - Accent 51"/>
    <w:basedOn w:val="TableNormal"/>
    <w:next w:val="ListTable3-Accent52"/>
    <w:uiPriority w:val="48"/>
    <w:rsid w:val="007531F4"/>
    <w:pPr>
      <w:spacing w:after="0" w:line="240" w:lineRule="auto"/>
    </w:pPr>
    <w:rPr>
      <w:lang w:val="en-US"/>
    </w:rPr>
    <w:tblPr>
      <w:tblStyleRowBandSize w:val="1"/>
      <w:tblStyleColBandSize w:val="1"/>
      <w:tblBorders>
        <w:top w:val="single" w:sz="4" w:space="0" w:color="4472C4"/>
        <w:left w:val="single" w:sz="4" w:space="0" w:color="4472C4"/>
        <w:bottom w:val="single" w:sz="4" w:space="0" w:color="4472C4"/>
        <w:right w:val="single" w:sz="4" w:space="0" w:color="4472C4"/>
      </w:tblBorders>
    </w:tblPr>
    <w:tblStylePr w:type="firstRow">
      <w:rPr>
        <w:b/>
        <w:bCs/>
        <w:color w:val="FFFFFF"/>
      </w:rPr>
      <w:tblPr/>
      <w:tcPr>
        <w:shd w:val="clear" w:color="auto" w:fill="4472C4"/>
      </w:tcPr>
    </w:tblStylePr>
    <w:tblStylePr w:type="lastRow">
      <w:rPr>
        <w:b/>
        <w:bCs/>
      </w:rPr>
      <w:tblPr/>
      <w:tcPr>
        <w:tcBorders>
          <w:top w:val="double" w:sz="4" w:space="0" w:color="4472C4"/>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4472C4"/>
          <w:right w:val="single" w:sz="4" w:space="0" w:color="4472C4"/>
        </w:tcBorders>
      </w:tcPr>
    </w:tblStylePr>
    <w:tblStylePr w:type="band1Horz">
      <w:tblPr/>
      <w:tcPr>
        <w:tcBorders>
          <w:top w:val="single" w:sz="4" w:space="0" w:color="4472C4"/>
          <w:bottom w:val="single" w:sz="4" w:space="0" w:color="4472C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left w:val="nil"/>
        </w:tcBorders>
      </w:tcPr>
    </w:tblStylePr>
    <w:tblStylePr w:type="swCell">
      <w:tblPr/>
      <w:tcPr>
        <w:tcBorders>
          <w:top w:val="double" w:sz="4" w:space="0" w:color="4472C4"/>
          <w:right w:val="nil"/>
        </w:tcBorders>
      </w:tcPr>
    </w:tblStylePr>
  </w:style>
  <w:style w:type="table" w:customStyle="1" w:styleId="ListTable3-Accent52">
    <w:name w:val="List Table 3 - Accent 52"/>
    <w:basedOn w:val="TableNormal"/>
    <w:uiPriority w:val="48"/>
    <w:rsid w:val="007531F4"/>
    <w:pPr>
      <w:spacing w:after="0" w:line="240" w:lineRule="auto"/>
    </w:pPr>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tblBorders>
    </w:tblPr>
    <w:tblStylePr w:type="firstRow">
      <w:rPr>
        <w:b/>
        <w:bCs/>
        <w:color w:val="FFFFFF" w:themeColor="background1"/>
      </w:rPr>
      <w:tblPr/>
      <w:tcPr>
        <w:shd w:val="clear" w:color="auto" w:fill="5B9BD5" w:themeFill="accent5"/>
      </w:tcPr>
    </w:tblStylePr>
    <w:tblStylePr w:type="lastRow">
      <w:rPr>
        <w:b/>
        <w:bCs/>
      </w:rPr>
      <w:tblPr/>
      <w:tcPr>
        <w:tcBorders>
          <w:top w:val="double" w:sz="4" w:space="0" w:color="5B9BD5"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5"/>
          <w:right w:val="single" w:sz="4" w:space="0" w:color="5B9BD5" w:themeColor="accent5"/>
        </w:tcBorders>
      </w:tcPr>
    </w:tblStylePr>
    <w:tblStylePr w:type="band1Horz">
      <w:tblPr/>
      <w:tcPr>
        <w:tcBorders>
          <w:top w:val="single" w:sz="4" w:space="0" w:color="5B9BD5" w:themeColor="accent5"/>
          <w:bottom w:val="single" w:sz="4" w:space="0" w:color="5B9BD5"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5"/>
          <w:left w:val="nil"/>
        </w:tcBorders>
      </w:tcPr>
    </w:tblStylePr>
    <w:tblStylePr w:type="swCell">
      <w:tblPr/>
      <w:tcPr>
        <w:tcBorders>
          <w:top w:val="double" w:sz="4" w:space="0" w:color="5B9BD5" w:themeColor="accent5"/>
          <w:right w:val="nil"/>
        </w:tcBorders>
      </w:tcPr>
    </w:tblStylePr>
  </w:style>
  <w:style w:type="paragraph" w:customStyle="1" w:styleId="EndNoteBibliographyTitle">
    <w:name w:val="EndNote Bibliography Title"/>
    <w:basedOn w:val="Normal"/>
    <w:link w:val="EndNoteBibliographyTitleChar"/>
    <w:rsid w:val="0056197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61970"/>
    <w:rPr>
      <w:rFonts w:ascii="Calibri" w:hAnsi="Calibri" w:cs="Calibri"/>
      <w:noProof/>
      <w:lang w:val="en-US"/>
    </w:rPr>
  </w:style>
  <w:style w:type="paragraph" w:customStyle="1" w:styleId="EndNoteBibliography">
    <w:name w:val="EndNote Bibliography"/>
    <w:basedOn w:val="Normal"/>
    <w:link w:val="EndNoteBibliographyChar"/>
    <w:rsid w:val="0056197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561970"/>
    <w:rPr>
      <w:rFonts w:ascii="Calibri" w:hAnsi="Calibri" w:cs="Calibri"/>
      <w:noProof/>
      <w:lang w:val="en-US"/>
    </w:rPr>
  </w:style>
  <w:style w:type="character" w:styleId="Hyperlink">
    <w:name w:val="Hyperlink"/>
    <w:basedOn w:val="DefaultParagraphFont"/>
    <w:uiPriority w:val="99"/>
    <w:unhideWhenUsed/>
    <w:rsid w:val="000F2A1F"/>
    <w:rPr>
      <w:color w:val="0563C1" w:themeColor="hyperlink"/>
      <w:u w:val="single"/>
    </w:rPr>
  </w:style>
  <w:style w:type="character" w:styleId="UnresolvedMention">
    <w:name w:val="Unresolved Mention"/>
    <w:basedOn w:val="DefaultParagraphFont"/>
    <w:uiPriority w:val="99"/>
    <w:semiHidden/>
    <w:unhideWhenUsed/>
    <w:rsid w:val="000F2A1F"/>
    <w:rPr>
      <w:color w:val="605E5C"/>
      <w:shd w:val="clear" w:color="auto" w:fill="E1DFDD"/>
    </w:rPr>
  </w:style>
  <w:style w:type="paragraph" w:styleId="Revision">
    <w:name w:val="Revision"/>
    <w:hidden/>
    <w:uiPriority w:val="99"/>
    <w:semiHidden/>
    <w:rsid w:val="007077EF"/>
    <w:pPr>
      <w:spacing w:after="0" w:line="240" w:lineRule="auto"/>
    </w:pPr>
  </w:style>
  <w:style w:type="table" w:styleId="PlainTable1">
    <w:name w:val="Plain Table 1"/>
    <w:basedOn w:val="TableNormal"/>
    <w:uiPriority w:val="41"/>
    <w:rsid w:val="00D2785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LineNumber">
    <w:name w:val="line number"/>
    <w:basedOn w:val="DefaultParagraphFont"/>
    <w:uiPriority w:val="99"/>
    <w:semiHidden/>
    <w:unhideWhenUsed/>
    <w:rsid w:val="0035722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35076393">
      <w:bodyDiv w:val="1"/>
      <w:marLeft w:val="0"/>
      <w:marRight w:val="0"/>
      <w:marTop w:val="0"/>
      <w:marBottom w:val="0"/>
      <w:divBdr>
        <w:top w:val="none" w:sz="0" w:space="0" w:color="auto"/>
        <w:left w:val="none" w:sz="0" w:space="0" w:color="auto"/>
        <w:bottom w:val="none" w:sz="0" w:space="0" w:color="auto"/>
        <w:right w:val="none" w:sz="0" w:space="0" w:color="auto"/>
      </w:divBdr>
      <w:divsChild>
        <w:div w:id="924074490">
          <w:marLeft w:val="0"/>
          <w:marRight w:val="0"/>
          <w:marTop w:val="0"/>
          <w:marBottom w:val="0"/>
          <w:divBdr>
            <w:top w:val="none" w:sz="0" w:space="0" w:color="auto"/>
            <w:left w:val="none" w:sz="0" w:space="0" w:color="auto"/>
            <w:bottom w:val="none" w:sz="0" w:space="0" w:color="auto"/>
            <w:right w:val="none" w:sz="0" w:space="0" w:color="auto"/>
          </w:divBdr>
          <w:divsChild>
            <w:div w:id="1314876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261329">
      <w:bodyDiv w:val="1"/>
      <w:marLeft w:val="0"/>
      <w:marRight w:val="0"/>
      <w:marTop w:val="0"/>
      <w:marBottom w:val="0"/>
      <w:divBdr>
        <w:top w:val="none" w:sz="0" w:space="0" w:color="auto"/>
        <w:left w:val="none" w:sz="0" w:space="0" w:color="auto"/>
        <w:bottom w:val="none" w:sz="0" w:space="0" w:color="auto"/>
        <w:right w:val="none" w:sz="0" w:space="0" w:color="auto"/>
      </w:divBdr>
      <w:divsChild>
        <w:div w:id="73555393">
          <w:marLeft w:val="0"/>
          <w:marRight w:val="0"/>
          <w:marTop w:val="0"/>
          <w:marBottom w:val="0"/>
          <w:divBdr>
            <w:top w:val="none" w:sz="0" w:space="0" w:color="auto"/>
            <w:left w:val="none" w:sz="0" w:space="0" w:color="auto"/>
            <w:bottom w:val="none" w:sz="0" w:space="0" w:color="auto"/>
            <w:right w:val="none" w:sz="0" w:space="0" w:color="auto"/>
          </w:divBdr>
          <w:divsChild>
            <w:div w:id="766997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9194757">
      <w:bodyDiv w:val="1"/>
      <w:marLeft w:val="0"/>
      <w:marRight w:val="0"/>
      <w:marTop w:val="0"/>
      <w:marBottom w:val="0"/>
      <w:divBdr>
        <w:top w:val="none" w:sz="0" w:space="0" w:color="auto"/>
        <w:left w:val="none" w:sz="0" w:space="0" w:color="auto"/>
        <w:bottom w:val="none" w:sz="0" w:space="0" w:color="auto"/>
        <w:right w:val="none" w:sz="0" w:space="0" w:color="auto"/>
      </w:divBdr>
      <w:divsChild>
        <w:div w:id="1441485889">
          <w:marLeft w:val="0"/>
          <w:marRight w:val="0"/>
          <w:marTop w:val="0"/>
          <w:marBottom w:val="0"/>
          <w:divBdr>
            <w:top w:val="none" w:sz="0" w:space="0" w:color="auto"/>
            <w:left w:val="none" w:sz="0" w:space="0" w:color="auto"/>
            <w:bottom w:val="none" w:sz="0" w:space="0" w:color="auto"/>
            <w:right w:val="none" w:sz="0" w:space="0" w:color="auto"/>
          </w:divBdr>
          <w:divsChild>
            <w:div w:id="1113936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legacyscreening.phe.org.uk/policydb_download.php?doc=270" TargetMode="External"/><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hyperlink" Target="https://www.nice.org.uk/process/pmg9/chapter/foreword"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www.ons.gov.uk/peoplepopulationandcommunity/birthsdeathsandmarriages/lifeexpectancies/datasets/nationallifetablesgreatbritainreferencetables"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E44F64-318F-462F-ABD2-280BA4FFD8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8185</Words>
  <Characters>46660</Characters>
  <Application>Microsoft Office Word</Application>
  <DocSecurity>0</DocSecurity>
  <Lines>388</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7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hn Kanis</dc:creator>
  <cp:lastModifiedBy>Drake K.A.</cp:lastModifiedBy>
  <cp:revision>2</cp:revision>
  <dcterms:created xsi:type="dcterms:W3CDTF">2020-04-06T15:12:00Z</dcterms:created>
  <dcterms:modified xsi:type="dcterms:W3CDTF">2020-04-06T15:12:00Z</dcterms:modified>
</cp:coreProperties>
</file>